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0.xml" ContentType="application/vnd.openxmlformats-officedocument.wordprocessingml.header+xml"/>
  <Override PartName="/word/footer25.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3.xml" ContentType="application/vnd.openxmlformats-officedocument.wordprocessingml.header+xml"/>
  <Override PartName="/word/footer28.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77777777"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Pr="001D740C">
        <w:rPr>
          <w:i/>
          <w:noProof/>
          <w:lang w:val="id-ID"/>
        </w:rPr>
        <w:t>INTERNET OF THINGS</w:t>
      </w:r>
      <w:r w:rsidRPr="001D740C">
        <w:rPr>
          <w:noProof/>
          <w:lang w:val="id-ID"/>
        </w:rPr>
        <w:t xml:space="preserve"> BERBASIS </w:t>
      </w:r>
      <w:r w:rsidRPr="001D740C">
        <w:rPr>
          <w:i/>
          <w:noProof/>
          <w:lang w:val="id-ID"/>
        </w:rPr>
        <w:t xml:space="preserve">RESTFUL </w:t>
      </w:r>
    </w:p>
    <w:p w14:paraId="748C9869" w14:textId="77777777" w:rsidR="00C53A69" w:rsidRPr="001D740C" w:rsidRDefault="00C53A69" w:rsidP="00556C96">
      <w:pPr>
        <w:pStyle w:val="Subtitle"/>
        <w:jc w:val="left"/>
        <w:rPr>
          <w:rFonts w:hint="eastAsia"/>
          <w:noProof/>
          <w:lang w:val="id-ID"/>
        </w:rPr>
      </w:pPr>
    </w:p>
    <w:p w14:paraId="50BFDED7" w14:textId="77777777" w:rsidR="00C53A69" w:rsidRPr="001D740C" w:rsidRDefault="00C53A69" w:rsidP="00C53A69">
      <w:pPr>
        <w:pStyle w:val="Subtitle"/>
        <w:rPr>
          <w:rFonts w:hint="eastAsia"/>
          <w:noProof/>
          <w:lang w:val="id-ID"/>
        </w:rPr>
      </w:pPr>
      <w:r w:rsidRPr="001D740C">
        <w:rPr>
          <w:b/>
          <w:noProof/>
          <w:sz w:val="22"/>
          <w:szCs w:val="22"/>
          <w:lang w:val="id-ID"/>
        </w:rPr>
        <w:t>Pra 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56567571"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2076003"/>
      <w:r w:rsidRPr="001D740C">
        <w:rPr>
          <w:noProof/>
          <w:lang w:val="id-ID"/>
        </w:rPr>
        <w:lastRenderedPageBreak/>
        <w:t xml:space="preserve">PERNYATAAN </w:t>
      </w:r>
      <w:bookmarkEnd w:id="0"/>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77777777" w:rsidR="00C53A69" w:rsidRPr="001D740C" w:rsidRDefault="00C53A69" w:rsidP="00C53A69">
      <w:pPr>
        <w:pStyle w:val="Heading1"/>
        <w:rPr>
          <w:noProof/>
          <w:lang w:val="id-ID"/>
        </w:rPr>
      </w:pPr>
      <w:bookmarkStart w:id="1" w:name="_Toc482076004"/>
      <w:r w:rsidRPr="001D740C">
        <w:rPr>
          <w:noProof/>
          <w:lang w:val="id-ID"/>
        </w:rPr>
        <w:lastRenderedPageBreak/>
        <w:t>PRAKATA (</w:t>
      </w:r>
      <w:r w:rsidRPr="001D740C">
        <w:rPr>
          <w:i/>
          <w:noProof/>
          <w:lang w:val="id-ID"/>
        </w:rPr>
        <w:t>Contoh</w:t>
      </w:r>
      <w:r w:rsidRPr="001D740C">
        <w:rPr>
          <w:noProof/>
          <w:lang w:val="id-ID"/>
        </w:rPr>
        <w:t>)</w:t>
      </w:r>
      <w:bookmarkEnd w:id="1"/>
    </w:p>
    <w:p w14:paraId="074F9CB4" w14:textId="77777777" w:rsidR="00C53A69" w:rsidRPr="001D740C" w:rsidRDefault="00C53A69" w:rsidP="00C53A69">
      <w:pPr>
        <w:pStyle w:val="Paragraf"/>
        <w:rPr>
          <w:noProof/>
          <w:lang w:val="id-ID"/>
        </w:rPr>
      </w:pPr>
      <w:r w:rsidRPr="001D740C">
        <w:rPr>
          <w:noProof/>
          <w:lang w:val="id-ID"/>
        </w:rPr>
        <w:t xml:space="preserve">Puji syukur ke hadirat Allah SWT yang telah melimpahkan rahmat dan barokah-Nya sehingga penulis dapat menyelesaikan tesis dengan judul “…………………………………”.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7777777" w:rsidR="00C53A69" w:rsidRPr="001D740C" w:rsidRDefault="00C53A69" w:rsidP="00C53A69">
      <w:pPr>
        <w:pStyle w:val="Lis1"/>
        <w:rPr>
          <w:noProof/>
          <w:lang w:val="id-ID"/>
        </w:rPr>
      </w:pPr>
      <w:r w:rsidRPr="001D740C">
        <w:rPr>
          <w:noProof/>
          <w:lang w:val="id-ID"/>
        </w:rPr>
        <w:t>1.</w:t>
      </w:r>
      <w:r w:rsidRPr="001D740C">
        <w:rPr>
          <w:noProof/>
          <w:lang w:val="id-ID"/>
        </w:rPr>
        <w:tab/>
        <w:t xml:space="preserve">&lt;nama pembimbing utama + gelar&gt; selaku dosen pembimbing utama, dan&lt;nama pembimbing pendamping + gelar&gt;selaku dosen pembimbing pendamping,yang telah dengan penuh kesabaran dan ketulusan memberikan ilmu dan bimbingan terbaik kepada penulis. </w:t>
      </w:r>
    </w:p>
    <w:p w14:paraId="26B852C6" w14:textId="77777777" w:rsidR="00C53A69" w:rsidRPr="001D740C" w:rsidRDefault="00C53A69" w:rsidP="00C53A69">
      <w:pPr>
        <w:pStyle w:val="Lis1"/>
        <w:rPr>
          <w:noProof/>
          <w:lang w:val="id-ID"/>
        </w:rPr>
      </w:pPr>
      <w:r w:rsidRPr="001D740C">
        <w:rPr>
          <w:noProof/>
          <w:lang w:val="id-ID"/>
        </w:rPr>
        <w:t>2.</w:t>
      </w:r>
      <w:r w:rsidRPr="001D740C">
        <w:rPr>
          <w:noProof/>
          <w:lang w:val="id-ID"/>
        </w:rPr>
        <w:tab/>
        <w:t>&lt;nama kaprodi + gelar&gt; selaku Ketua Departemen Teknik Elektro dan Teknologi Informasi dan &lt;nama kaminat + gelar&gt; selaku Ketua Program Studi S2 Teknik Elektro Fakultas Teknik Universitas Gadjah Mada yang memberikan izin kepada penulis untuk belajar.</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77777777" w:rsidR="00C53A69" w:rsidRPr="001D740C" w:rsidRDefault="00C53A69" w:rsidP="00C53A69">
      <w:pPr>
        <w:pStyle w:val="Lis1"/>
        <w:rPr>
          <w:noProof/>
          <w:lang w:val="id-ID"/>
        </w:rPr>
      </w:pPr>
      <w:r w:rsidRPr="001D740C">
        <w:rPr>
          <w:noProof/>
          <w:lang w:val="id-ID"/>
        </w:rPr>
        <w:t>5.</w:t>
      </w:r>
      <w:r w:rsidRPr="001D740C">
        <w:rPr>
          <w:noProof/>
          <w:lang w:val="id-ID"/>
        </w:rPr>
        <w:tab/>
        <w:t>………………………………...dst</w:t>
      </w: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77777777" w:rsidR="00C53A69" w:rsidRPr="001D740C" w:rsidRDefault="00C53A69" w:rsidP="00896B69">
            <w:pPr>
              <w:pStyle w:val="TableContents"/>
              <w:rPr>
                <w:noProof/>
                <w:lang w:val="id-ID"/>
              </w:rPr>
            </w:pPr>
            <w:r w:rsidRPr="001D740C">
              <w:rPr>
                <w:noProof/>
                <w:lang w:val="id-ID"/>
              </w:rPr>
              <w:t>Yogyakarta, tglbln 20tt</w:t>
            </w:r>
          </w:p>
          <w:p w14:paraId="528F1E07" w14:textId="77777777" w:rsidR="00C53A69" w:rsidRPr="001D740C" w:rsidRDefault="00C53A69" w:rsidP="00896B69">
            <w:pPr>
              <w:pStyle w:val="TableContents"/>
              <w:rPr>
                <w:noProof/>
                <w:lang w:val="id-ID"/>
              </w:rPr>
            </w:pPr>
            <w:r w:rsidRPr="001D740C">
              <w:rPr>
                <w:noProof/>
                <w:lang w:val="id-ID"/>
              </w:rPr>
              <w:t>Nama Mhs</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7777777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77777777" w:rsidR="00C53A69" w:rsidRPr="001D740C" w:rsidRDefault="00C53A69" w:rsidP="00C53A69">
      <w:pPr>
        <w:pStyle w:val="Heading1"/>
        <w:rPr>
          <w:noProof/>
          <w:lang w:val="id-ID"/>
        </w:rPr>
      </w:pPr>
      <w:bookmarkStart w:id="2" w:name="_Toc482076005"/>
      <w:r w:rsidRPr="001D740C">
        <w:rPr>
          <w:noProof/>
          <w:lang w:val="id-ID"/>
        </w:rPr>
        <w:lastRenderedPageBreak/>
        <w:t>ARTI LAMBANG DAN SINGKATAN (Contoh)</w:t>
      </w:r>
      <w:bookmarkEnd w:id="2"/>
    </w:p>
    <w:p w14:paraId="5EAB689D" w14:textId="77777777" w:rsidR="00C53A69" w:rsidRPr="001D740C" w:rsidRDefault="00C53A69" w:rsidP="00C53A69">
      <w:pPr>
        <w:pStyle w:val="lambang"/>
        <w:rPr>
          <w:noProof/>
          <w:lang w:val="id-ID"/>
        </w:rPr>
      </w:pPr>
      <w:r w:rsidRPr="001D740C">
        <w:rPr>
          <w:noProof/>
          <w:position w:val="-1"/>
          <w:lang w:val="id-ID"/>
        </w:rPr>
        <w:object w:dxaOrig="258" w:dyaOrig="265" w14:anchorId="2540E4C4">
          <v:shape id="_x0000_i1026" type="#_x0000_t75" style="width:12.55pt;height:13.4pt" o:ole="" filled="t">
            <v:fill color2="black"/>
            <v:imagedata r:id="rId19" o:title=""/>
          </v:shape>
          <o:OLEObject Type="Embed" ProgID="Equation.3" ShapeID="_x0000_i1026" DrawAspect="Content" ObjectID="_1556567572" r:id="rId20"/>
        </w:object>
      </w:r>
      <w:r w:rsidRPr="001D740C">
        <w:rPr>
          <w:noProof/>
          <w:lang w:val="id-ID"/>
        </w:rPr>
        <w:tab/>
        <w:t>= jarak dua hyperplane optimal yang dicari dalam SVM</w:t>
      </w:r>
    </w:p>
    <w:p w14:paraId="70D94618" w14:textId="77777777" w:rsidR="00C53A69" w:rsidRPr="001D740C" w:rsidRDefault="00C53A69" w:rsidP="00C53A69">
      <w:pPr>
        <w:pStyle w:val="lambang"/>
        <w:rPr>
          <w:noProof/>
          <w:lang w:val="id-ID"/>
        </w:rPr>
      </w:pPr>
      <w:r w:rsidRPr="001D740C">
        <w:rPr>
          <w:noProof/>
          <w:lang w:val="id-ID"/>
        </w:rPr>
        <w:object w:dxaOrig="285" w:dyaOrig="265" w14:anchorId="4594EDDF">
          <v:shape id="_x0000_i1027" type="#_x0000_t75" style="width:14.25pt;height:13.4pt" o:ole="" filled="t">
            <v:fill color2="black"/>
            <v:imagedata r:id="rId21" o:title=""/>
          </v:shape>
          <o:OLEObject Type="Embed" ProgID="Equation.3" ShapeID="_x0000_i1027" DrawAspect="Content" ObjectID="_1556567573" r:id="rId22"/>
        </w:object>
      </w:r>
      <w:r w:rsidRPr="001D740C">
        <w:rPr>
          <w:noProof/>
          <w:lang w:val="id-ID"/>
        </w:rPr>
        <w:tab/>
        <w:t>= pengali Lagrange</w:t>
      </w:r>
    </w:p>
    <w:p w14:paraId="5A62F89C" w14:textId="77777777" w:rsidR="00C53A69" w:rsidRPr="001D740C" w:rsidRDefault="00C53A69" w:rsidP="00C53A69">
      <w:pPr>
        <w:pStyle w:val="lambang"/>
        <w:rPr>
          <w:noProof/>
          <w:lang w:val="id-ID"/>
        </w:rPr>
      </w:pPr>
      <w:r w:rsidRPr="001D740C">
        <w:rPr>
          <w:noProof/>
          <w:lang w:val="id-ID"/>
        </w:rPr>
        <w:object w:dxaOrig="442" w:dyaOrig="319" w14:anchorId="7D766677">
          <v:shape id="_x0000_i1028" type="#_x0000_t75" style="width:21.75pt;height:15.9pt" o:ole="" filled="t">
            <v:fill color2="black"/>
            <v:imagedata r:id="rId23" o:title=""/>
          </v:shape>
          <o:OLEObject Type="Embed" ProgID="Equation.3" ShapeID="_x0000_i1028" DrawAspect="Content" ObjectID="_1556567574" r:id="rId24"/>
        </w:object>
      </w:r>
      <w:r w:rsidRPr="001D740C">
        <w:rPr>
          <w:noProof/>
          <w:lang w:val="id-ID"/>
        </w:rPr>
        <w:tab/>
        <w:t>=</w:t>
      </w:r>
      <w:r w:rsidRPr="001D740C">
        <w:rPr>
          <w:noProof/>
          <w:lang w:val="id-ID"/>
        </w:rPr>
        <w:tab/>
      </w:r>
      <w:r w:rsidRPr="001D740C">
        <w:rPr>
          <w:noProof/>
          <w:lang w:val="id-ID"/>
        </w:rPr>
        <w:object w:dxaOrig="1071" w:dyaOrig="319" w14:anchorId="4245D6FF">
          <v:shape id="_x0000_i1029" type="#_x0000_t75" style="width:53.6pt;height:15.9pt" o:ole="" filled="t">
            <v:fill color2="black"/>
            <v:imagedata r:id="rId25" o:title=""/>
          </v:shape>
          <o:OLEObject Type="Embed" ProgID="Equation.3" ShapeID="_x0000_i1029" DrawAspect="Content" ObjectID="_1556567575" r:id="rId26"/>
        </w:object>
      </w:r>
    </w:p>
    <w:p w14:paraId="21E8561C" w14:textId="77777777" w:rsidR="00C53A69" w:rsidRPr="001D740C" w:rsidRDefault="00C53A69" w:rsidP="00C53A69">
      <w:pPr>
        <w:pStyle w:val="lambang"/>
        <w:rPr>
          <w:noProof/>
          <w:lang w:val="id-ID"/>
        </w:rPr>
      </w:pPr>
      <w:r w:rsidRPr="001D740C">
        <w:rPr>
          <w:noProof/>
          <w:lang w:val="id-ID"/>
        </w:rPr>
        <w:object w:dxaOrig="265" w:dyaOrig="265" w14:anchorId="0C55C08B">
          <v:shape id="_x0000_i1030" type="#_x0000_t75" style="width:13.4pt;height:13.4pt" o:ole="" filled="t">
            <v:fill color2="black"/>
            <v:imagedata r:id="rId27" o:title=""/>
          </v:shape>
          <o:OLEObject Type="Embed" ProgID="Equation.3" ShapeID="_x0000_i1030" DrawAspect="Content" ObjectID="_1556567576" r:id="rId28"/>
        </w:object>
      </w:r>
      <w:r w:rsidRPr="001D740C">
        <w:rPr>
          <w:noProof/>
          <w:lang w:val="id-ID"/>
        </w:rPr>
        <w:tab/>
        <w:t>=</w:t>
      </w:r>
      <w:r w:rsidRPr="001D740C">
        <w:rPr>
          <w:noProof/>
          <w:lang w:val="id-ID"/>
        </w:rPr>
        <w:tab/>
        <w:t>bias</w:t>
      </w:r>
    </w:p>
    <w:p w14:paraId="693C370D" w14:textId="77777777" w:rsidR="00C53A69" w:rsidRPr="001D740C" w:rsidRDefault="00C53A69" w:rsidP="00C53A69">
      <w:pPr>
        <w:pStyle w:val="lambang"/>
        <w:rPr>
          <w:noProof/>
          <w:lang w:val="id-ID"/>
        </w:rPr>
      </w:pPr>
      <w:r w:rsidRPr="001D740C">
        <w:rPr>
          <w:noProof/>
          <w:lang w:val="id-ID"/>
        </w:rPr>
        <w:object w:dxaOrig="946" w:dyaOrig="354" w14:anchorId="50C8480C">
          <v:shape id="_x0000_i1031" type="#_x0000_t75" style="width:46.9pt;height:18.4pt" o:ole="" filled="t">
            <v:fill color2="black"/>
            <v:imagedata r:id="rId29" o:title=""/>
          </v:shape>
          <o:OLEObject Type="Embed" ProgID="Equation.3" ShapeID="_x0000_i1031" DrawAspect="Content" ObjectID="_1556567577" r:id="rId30"/>
        </w:object>
      </w:r>
      <w:r w:rsidRPr="001D740C">
        <w:rPr>
          <w:noProof/>
          <w:lang w:val="id-ID"/>
        </w:rPr>
        <w:tab/>
        <w:t>=</w:t>
      </w:r>
      <w:r w:rsidRPr="001D740C">
        <w:rPr>
          <w:noProof/>
          <w:lang w:val="id-ID"/>
        </w:rPr>
        <w:tab/>
        <w:t xml:space="preserve">fungsi kernel </w:t>
      </w:r>
      <w:r w:rsidRPr="001D740C">
        <w:rPr>
          <w:noProof/>
          <w:lang w:val="id-ID"/>
        </w:rPr>
        <w:object w:dxaOrig="1283" w:dyaOrig="354" w14:anchorId="2E80CD00">
          <v:shape id="_x0000_i1032" type="#_x0000_t75" style="width:64.45pt;height:18.4pt" o:ole="" filled="t">
            <v:fill color2="black"/>
            <v:imagedata r:id="rId31" o:title=""/>
          </v:shape>
          <o:OLEObject Type="Embed" ProgID="Equation.3" ShapeID="_x0000_i1032" DrawAspect="Content" ObjectID="_1556567578" r:id="rId32"/>
        </w:object>
      </w:r>
    </w:p>
    <w:p w14:paraId="4618E77B" w14:textId="77777777" w:rsidR="00C53A69" w:rsidRPr="001D740C" w:rsidRDefault="00C53A69" w:rsidP="00C53A69">
      <w:pPr>
        <w:pStyle w:val="lambang"/>
        <w:rPr>
          <w:noProof/>
          <w:lang w:val="id-ID"/>
        </w:rPr>
      </w:pPr>
      <w:r w:rsidRPr="001D740C">
        <w:rPr>
          <w:noProof/>
          <w:position w:val="-2"/>
          <w:lang w:val="id-ID"/>
        </w:rPr>
        <w:object w:dxaOrig="602" w:dyaOrig="295" w14:anchorId="1E454E45">
          <v:shape id="_x0000_i1033" type="#_x0000_t75" style="width:30.15pt;height:15.05pt" o:ole="" filled="t">
            <v:fill color2="black"/>
            <v:imagedata r:id="rId33" o:title=""/>
          </v:shape>
          <o:OLEObject Type="Embed" ProgID="Equation.3" ShapeID="_x0000_i1033" DrawAspect="Content" ObjectID="_1556567579" r:id="rId34"/>
        </w:object>
      </w:r>
      <w:r w:rsidRPr="001D740C">
        <w:rPr>
          <w:noProof/>
          <w:lang w:val="id-ID"/>
        </w:rPr>
        <w:tab/>
        <w:t>=</w:t>
      </w:r>
      <w:r w:rsidRPr="001D740C">
        <w:rPr>
          <w:noProof/>
          <w:lang w:val="id-ID"/>
        </w:rPr>
        <w:tab/>
        <w:t>fungsi pemetaan vektor masukan ke dimensi yang lebih tinggi</w:t>
      </w:r>
    </w:p>
    <w:p w14:paraId="447539E4" w14:textId="77777777" w:rsidR="00C53A69" w:rsidRPr="001D740C" w:rsidRDefault="00C53A69" w:rsidP="00C53A69">
      <w:pPr>
        <w:pStyle w:val="lambang"/>
        <w:rPr>
          <w:noProof/>
          <w:lang w:val="id-ID"/>
        </w:rPr>
      </w:pPr>
      <w:r w:rsidRPr="001D740C">
        <w:rPr>
          <w:noProof/>
          <w:lang w:val="id-ID"/>
        </w:rPr>
        <w:object w:dxaOrig="289" w:dyaOrig="265" w14:anchorId="63D87BAA">
          <v:shape id="_x0000_i1034" type="#_x0000_t75" style="width:14.25pt;height:13.4pt" o:ole="" filled="t">
            <v:fill color2="black"/>
            <v:imagedata r:id="rId35" o:title=""/>
          </v:shape>
          <o:OLEObject Type="Embed" ProgID="Equation.3" ShapeID="_x0000_i1034" DrawAspect="Content" ObjectID="_1556567580" r:id="rId36"/>
        </w:object>
      </w:r>
      <w:r w:rsidRPr="001D740C">
        <w:rPr>
          <w:noProof/>
          <w:lang w:val="id-ID"/>
        </w:rPr>
        <w:tab/>
        <w:t>=</w:t>
      </w:r>
      <w:r w:rsidRPr="001D740C">
        <w:rPr>
          <w:noProof/>
          <w:lang w:val="id-ID"/>
        </w:rPr>
        <w:tab/>
        <w:t>kelas keluaran</w:t>
      </w:r>
    </w:p>
    <w:p w14:paraId="603AC25B" w14:textId="77777777" w:rsidR="00C53A69" w:rsidRPr="001D740C" w:rsidRDefault="00C53A69" w:rsidP="00C53A69">
      <w:pPr>
        <w:pStyle w:val="lambang"/>
        <w:rPr>
          <w:noProof/>
          <w:lang w:val="id-ID"/>
        </w:rPr>
      </w:pPr>
      <w:r w:rsidRPr="001D740C">
        <w:rPr>
          <w:noProof/>
          <w:position w:val="-1"/>
          <w:lang w:val="id-ID"/>
        </w:rPr>
        <w:object w:dxaOrig="312" w:dyaOrig="265" w14:anchorId="030D175B">
          <v:shape id="_x0000_i1035" type="#_x0000_t75" style="width:15.9pt;height:13.4pt" o:ole="" filled="t">
            <v:fill color2="black"/>
            <v:imagedata r:id="rId37" o:title=""/>
          </v:shape>
          <o:OLEObject Type="Embed" ProgID="Equation.3" ShapeID="_x0000_i1035" DrawAspect="Content" ObjectID="_1556567581" r:id="rId38"/>
        </w:object>
      </w:r>
      <w:r w:rsidRPr="001D740C">
        <w:rPr>
          <w:noProof/>
          <w:lang w:val="id-ID"/>
        </w:rPr>
        <w:tab/>
        <w:t>=</w:t>
      </w:r>
      <w:r w:rsidRPr="001D740C">
        <w:rPr>
          <w:noProof/>
          <w:lang w:val="id-ID"/>
        </w:rPr>
        <w:tab/>
        <w:t>parameter untuk mengendalaikan besarnya pertukaran antara penalti variabel slack dengan ukuran margin</w:t>
      </w:r>
    </w:p>
    <w:p w14:paraId="493F17CA" w14:textId="77777777" w:rsidR="00C53A69" w:rsidRPr="001D740C" w:rsidRDefault="00C53A69" w:rsidP="00C53A69">
      <w:pPr>
        <w:pStyle w:val="lambang"/>
        <w:rPr>
          <w:noProof/>
          <w:lang w:val="id-ID"/>
        </w:rPr>
      </w:pPr>
      <w:r w:rsidRPr="001D740C">
        <w:rPr>
          <w:noProof/>
          <w:position w:val="-3"/>
          <w:lang w:val="id-ID"/>
        </w:rPr>
        <w:object w:dxaOrig="418" w:dyaOrig="319" w14:anchorId="2845B56F">
          <v:shape id="_x0000_i1036" type="#_x0000_t75" style="width:20.95pt;height:15.9pt" o:ole="" filled="t">
            <v:fill color2="black"/>
            <v:imagedata r:id="rId39" o:title=""/>
          </v:shape>
          <o:OLEObject Type="Embed" ProgID="Equation.3" ShapeID="_x0000_i1036" DrawAspect="Content" ObjectID="_1556567582" r:id="rId40"/>
        </w:object>
      </w:r>
      <w:r w:rsidRPr="001D740C">
        <w:rPr>
          <w:noProof/>
          <w:lang w:val="id-ID"/>
        </w:rPr>
        <w:tab/>
        <w:t>=</w:t>
      </w:r>
      <w:r w:rsidRPr="001D740C">
        <w:rPr>
          <w:noProof/>
          <w:lang w:val="id-ID"/>
        </w:rPr>
        <w:tab/>
        <w:t>persamaan Lagrange dual</w:t>
      </w:r>
    </w:p>
    <w:p w14:paraId="14808E75" w14:textId="77777777" w:rsidR="00C53A69" w:rsidRPr="001D740C" w:rsidRDefault="00C53A69" w:rsidP="00C53A69">
      <w:pPr>
        <w:pStyle w:val="lambang"/>
        <w:rPr>
          <w:noProof/>
          <w:lang w:val="id-ID"/>
        </w:rPr>
      </w:pPr>
      <w:r w:rsidRPr="001D740C">
        <w:rPr>
          <w:noProof/>
          <w:position w:val="-3"/>
          <w:lang w:val="id-ID"/>
        </w:rPr>
        <w:object w:dxaOrig="398" w:dyaOrig="319" w14:anchorId="154E1FB9">
          <v:shape id="_x0000_i1037" type="#_x0000_t75" style="width:20.1pt;height:15.9pt" o:ole="" filled="t">
            <v:fill color2="black"/>
            <v:imagedata r:id="rId41" o:title=""/>
          </v:shape>
          <o:OLEObject Type="Embed" ProgID="Equation.3" ShapeID="_x0000_i1037" DrawAspect="Content" ObjectID="_1556567583" r:id="rId42"/>
        </w:object>
      </w:r>
      <w:r w:rsidRPr="001D740C">
        <w:rPr>
          <w:noProof/>
          <w:lang w:val="id-ID"/>
        </w:rPr>
        <w:tab/>
        <w:t>=</w:t>
      </w:r>
      <w:r w:rsidRPr="001D740C">
        <w:rPr>
          <w:noProof/>
          <w:lang w:val="id-ID"/>
        </w:rPr>
        <w:tab/>
        <w:t>persamaan Lagrange primal</w:t>
      </w:r>
    </w:p>
    <w:p w14:paraId="22E5CB77" w14:textId="77777777" w:rsidR="00C53A69" w:rsidRPr="001D740C" w:rsidRDefault="00C53A69" w:rsidP="00C53A69">
      <w:pPr>
        <w:pStyle w:val="lambang"/>
        <w:rPr>
          <w:noProof/>
          <w:lang w:val="id-ID"/>
        </w:rPr>
      </w:pPr>
      <w:r w:rsidRPr="001D740C">
        <w:rPr>
          <w:noProof/>
          <w:position w:val="-1"/>
          <w:lang w:val="id-ID"/>
        </w:rPr>
        <w:object w:dxaOrig="257" w:dyaOrig="265" w14:anchorId="7123AFC1">
          <v:shape id="_x0000_i1038" type="#_x0000_t75" style="width:12.55pt;height:13.4pt" o:ole="" filled="t">
            <v:fill color2="black"/>
            <v:imagedata r:id="rId43" o:title=""/>
          </v:shape>
          <o:OLEObject Type="Embed" ProgID="Equation.3" ShapeID="_x0000_i1038" DrawAspect="Content" ObjectID="_1556567584" r:id="rId44"/>
        </w:object>
      </w:r>
      <w:r w:rsidRPr="001D740C">
        <w:rPr>
          <w:noProof/>
          <w:lang w:val="id-ID"/>
        </w:rPr>
        <w:tab/>
        <w:t>=</w:t>
      </w:r>
      <w:r w:rsidRPr="001D740C">
        <w:rPr>
          <w:noProof/>
          <w:lang w:val="id-ID"/>
        </w:rPr>
        <w:tab/>
        <w:t>variabel slack sebagai toleransi ketidak terpisahan dua kelas dalam SVM</w:t>
      </w:r>
    </w:p>
    <w:p w14:paraId="64BB471B" w14:textId="77777777" w:rsidR="00C53A69" w:rsidRPr="001D740C" w:rsidRDefault="00C53A69" w:rsidP="00C53A69">
      <w:pPr>
        <w:pStyle w:val="lambang"/>
        <w:rPr>
          <w:noProof/>
          <w:lang w:val="id-ID"/>
        </w:rPr>
      </w:pPr>
      <w:r w:rsidRPr="001D740C">
        <w:rPr>
          <w:noProof/>
          <w:lang w:val="id-ID"/>
        </w:rPr>
        <w:object w:dxaOrig="314" w:dyaOrig="265" w14:anchorId="011A7E1F">
          <v:shape id="_x0000_i1039" type="#_x0000_t75" style="width:15.9pt;height:13.4pt" o:ole="" filled="t">
            <v:fill color2="black"/>
            <v:imagedata r:id="rId45" o:title=""/>
          </v:shape>
          <o:OLEObject Type="Embed" ProgID="Equation.3" ShapeID="_x0000_i1039" DrawAspect="Content" ObjectID="_1556567585" r:id="rId46"/>
        </w:object>
      </w:r>
      <w:r w:rsidRPr="001D740C">
        <w:rPr>
          <w:noProof/>
          <w:lang w:val="id-ID"/>
        </w:rPr>
        <w:tab/>
        <w:t>=</w:t>
      </w:r>
      <w:r w:rsidRPr="001D740C">
        <w:rPr>
          <w:noProof/>
          <w:lang w:val="id-ID"/>
        </w:rPr>
        <w:tab/>
        <w:t>vektor bobot</w:t>
      </w:r>
    </w:p>
    <w:p w14:paraId="7FA3BD75" w14:textId="77777777" w:rsidR="00C53A69" w:rsidRPr="001D740C" w:rsidRDefault="00C53A69" w:rsidP="00C53A69">
      <w:pPr>
        <w:pStyle w:val="lambang"/>
        <w:rPr>
          <w:noProof/>
          <w:lang w:val="id-ID"/>
        </w:rPr>
      </w:pPr>
      <w:r w:rsidRPr="001D740C">
        <w:rPr>
          <w:noProof/>
          <w:lang w:val="id-ID"/>
        </w:rPr>
        <w:object w:dxaOrig="269" w:dyaOrig="265" w14:anchorId="70651A3D">
          <v:shape id="_x0000_i1040" type="#_x0000_t75" style="width:13.4pt;height:13.4pt" o:ole="" filled="t">
            <v:fill color2="black"/>
            <v:imagedata r:id="rId47" o:title=""/>
          </v:shape>
          <o:OLEObject Type="Embed" ProgID="Equation.3" ShapeID="_x0000_i1040" DrawAspect="Content" ObjectID="_1556567586" r:id="rId48"/>
        </w:object>
      </w:r>
      <w:r w:rsidRPr="001D740C">
        <w:rPr>
          <w:noProof/>
          <w:lang w:val="id-ID"/>
        </w:rPr>
        <w:tab/>
        <w:t>=</w:t>
      </w:r>
      <w:r w:rsidRPr="001D740C">
        <w:rPr>
          <w:noProof/>
          <w:lang w:val="id-ID"/>
        </w:rPr>
        <w:tab/>
        <w:t>vektor masukan</w:t>
      </w:r>
    </w:p>
    <w:p w14:paraId="47A82BDD" w14:textId="77777777" w:rsidR="00C53A69" w:rsidRPr="001D740C" w:rsidRDefault="00C53A69" w:rsidP="00C53A69">
      <w:pPr>
        <w:pStyle w:val="lambang"/>
        <w:rPr>
          <w:noProof/>
          <w:lang w:val="id-ID"/>
        </w:rPr>
      </w:pPr>
      <w:r w:rsidRPr="001D740C">
        <w:rPr>
          <w:noProof/>
          <w:lang w:val="id-ID"/>
        </w:rPr>
        <w:t>ANFIS</w:t>
      </w:r>
      <w:r w:rsidRPr="001D740C">
        <w:rPr>
          <w:noProof/>
          <w:lang w:val="id-ID"/>
        </w:rPr>
        <w:tab/>
        <w:t>=</w:t>
      </w:r>
      <w:r w:rsidRPr="001D740C">
        <w:rPr>
          <w:noProof/>
          <w:lang w:val="id-ID"/>
        </w:rPr>
        <w:tab/>
        <w:t>Adaptive Network Fuzzy Inference System</w:t>
      </w:r>
    </w:p>
    <w:p w14:paraId="19A78897" w14:textId="77777777" w:rsidR="00C53A69" w:rsidRPr="001D740C" w:rsidRDefault="00C53A69" w:rsidP="00C53A69">
      <w:pPr>
        <w:pStyle w:val="lambang"/>
        <w:rPr>
          <w:noProof/>
          <w:lang w:val="id-ID"/>
        </w:rPr>
      </w:pPr>
      <w:r w:rsidRPr="001D740C">
        <w:rPr>
          <w:noProof/>
          <w:lang w:val="id-ID"/>
        </w:rPr>
        <w:t>ANSI</w:t>
      </w:r>
      <w:r w:rsidRPr="001D740C">
        <w:rPr>
          <w:noProof/>
          <w:lang w:val="id-ID"/>
        </w:rPr>
        <w:tab/>
        <w:t>=</w:t>
      </w:r>
      <w:r w:rsidRPr="001D740C">
        <w:rPr>
          <w:noProof/>
          <w:lang w:val="id-ID"/>
        </w:rPr>
        <w:tab/>
        <w:t>American National Standards Institute</w:t>
      </w:r>
    </w:p>
    <w:p w14:paraId="4B2FD163" w14:textId="77777777" w:rsidR="00C53A69" w:rsidRPr="001D740C" w:rsidRDefault="00C53A69" w:rsidP="00C53A69">
      <w:pPr>
        <w:pStyle w:val="lambang"/>
        <w:rPr>
          <w:noProof/>
          <w:lang w:val="id-ID"/>
        </w:rPr>
      </w:pPr>
      <w:r w:rsidRPr="001D740C">
        <w:rPr>
          <w:noProof/>
          <w:lang w:val="id-ID"/>
        </w:rPr>
        <w:t>DAG</w:t>
      </w:r>
      <w:r w:rsidRPr="001D740C">
        <w:rPr>
          <w:noProof/>
          <w:lang w:val="id-ID"/>
        </w:rPr>
        <w:tab/>
        <w:t>= Directed Acyclic Graph</w:t>
      </w:r>
    </w:p>
    <w:p w14:paraId="04809637" w14:textId="77777777" w:rsidR="00C53A69" w:rsidRPr="001D740C" w:rsidRDefault="00C53A69" w:rsidP="00C53A69">
      <w:pPr>
        <w:pStyle w:val="lambang"/>
        <w:rPr>
          <w:noProof/>
          <w:lang w:val="id-ID"/>
        </w:rPr>
      </w:pPr>
      <w:r w:rsidRPr="001D740C">
        <w:rPr>
          <w:noProof/>
          <w:lang w:val="id-ID"/>
        </w:rPr>
        <w:t>DDAG</w:t>
      </w:r>
      <w:r w:rsidRPr="001D740C">
        <w:rPr>
          <w:noProof/>
          <w:lang w:val="id-ID"/>
        </w:rPr>
        <w:tab/>
        <w:t>= Decision Directed Acyclic Graph</w:t>
      </w:r>
    </w:p>
    <w:p w14:paraId="540F67E3" w14:textId="77777777" w:rsidR="00C53A69" w:rsidRPr="001D740C" w:rsidRDefault="00C53A69" w:rsidP="00C53A69">
      <w:pPr>
        <w:pStyle w:val="lambang"/>
        <w:rPr>
          <w:noProof/>
          <w:lang w:val="id-ID"/>
        </w:rPr>
      </w:pPr>
      <w:r w:rsidRPr="001D740C">
        <w:rPr>
          <w:noProof/>
          <w:lang w:val="id-ID"/>
        </w:rPr>
        <w:t>HIS</w:t>
      </w:r>
      <w:r w:rsidRPr="001D740C">
        <w:rPr>
          <w:noProof/>
          <w:lang w:val="id-ID"/>
        </w:rPr>
        <w:tab/>
        <w:t>= Hue Saturation Intensity</w:t>
      </w:r>
    </w:p>
    <w:p w14:paraId="6E115A3C" w14:textId="77777777" w:rsidR="00C53A69" w:rsidRPr="001D740C" w:rsidRDefault="00C53A69" w:rsidP="00C53A69">
      <w:pPr>
        <w:pStyle w:val="lambang"/>
        <w:rPr>
          <w:noProof/>
          <w:lang w:val="id-ID"/>
        </w:rPr>
      </w:pPr>
      <w:r w:rsidRPr="001D740C">
        <w:rPr>
          <w:noProof/>
          <w:lang w:val="id-ID"/>
        </w:rPr>
        <w:t>QP</w:t>
      </w:r>
      <w:r w:rsidRPr="001D740C">
        <w:rPr>
          <w:noProof/>
          <w:lang w:val="id-ID"/>
        </w:rPr>
        <w:tab/>
        <w:t>= Quadratic Programming</w:t>
      </w:r>
    </w:p>
    <w:p w14:paraId="2ABFA9C8" w14:textId="77777777" w:rsidR="00C53A69" w:rsidRPr="001D740C" w:rsidRDefault="00C53A69" w:rsidP="00C53A69">
      <w:pPr>
        <w:pStyle w:val="lambang"/>
        <w:rPr>
          <w:noProof/>
          <w:lang w:val="id-ID"/>
        </w:rPr>
      </w:pPr>
      <w:r w:rsidRPr="001D740C">
        <w:rPr>
          <w:noProof/>
          <w:lang w:val="id-ID"/>
        </w:rPr>
        <w:t>RBF</w:t>
      </w:r>
      <w:r w:rsidRPr="001D740C">
        <w:rPr>
          <w:noProof/>
          <w:lang w:val="id-ID"/>
        </w:rPr>
        <w:tab/>
        <w:t>=</w:t>
      </w:r>
      <w:r w:rsidRPr="001D740C">
        <w:rPr>
          <w:noProof/>
          <w:lang w:val="id-ID"/>
        </w:rPr>
        <w:tab/>
        <w:t>Radial Basis Function</w:t>
      </w:r>
    </w:p>
    <w:p w14:paraId="15E12C69" w14:textId="77777777" w:rsidR="00C53A69" w:rsidRPr="001D740C" w:rsidRDefault="00C53A69" w:rsidP="00C53A69">
      <w:pPr>
        <w:pStyle w:val="lambang"/>
        <w:rPr>
          <w:noProof/>
          <w:lang w:val="id-ID"/>
        </w:rPr>
      </w:pPr>
      <w:r w:rsidRPr="001D740C">
        <w:rPr>
          <w:noProof/>
          <w:lang w:val="id-ID"/>
        </w:rPr>
        <w:t>RGB</w:t>
      </w:r>
      <w:r w:rsidRPr="001D740C">
        <w:rPr>
          <w:noProof/>
          <w:lang w:val="id-ID"/>
        </w:rPr>
        <w:tab/>
        <w:t>= Red Green Blue</w:t>
      </w:r>
    </w:p>
    <w:p w14:paraId="7A7167F2" w14:textId="77777777" w:rsidR="00C53A69" w:rsidRPr="001D740C" w:rsidRDefault="00C53A69" w:rsidP="00C53A69">
      <w:pPr>
        <w:pStyle w:val="lambang"/>
        <w:rPr>
          <w:noProof/>
          <w:lang w:val="id-ID"/>
        </w:rPr>
      </w:pPr>
      <w:r w:rsidRPr="001D740C">
        <w:rPr>
          <w:noProof/>
          <w:lang w:val="id-ID"/>
        </w:rPr>
        <w:t>SV</w:t>
      </w:r>
      <w:r w:rsidRPr="001D740C">
        <w:rPr>
          <w:noProof/>
          <w:lang w:val="id-ID"/>
        </w:rPr>
        <w:tab/>
        <w:t>=</w:t>
      </w:r>
      <w:r w:rsidRPr="001D740C">
        <w:rPr>
          <w:noProof/>
          <w:lang w:val="id-ID"/>
        </w:rPr>
        <w:tab/>
        <w:t>Support Vector</w:t>
      </w:r>
    </w:p>
    <w:p w14:paraId="6BADAAC5" w14:textId="77777777" w:rsidR="00C53A69" w:rsidRPr="001D740C" w:rsidRDefault="00C53A69" w:rsidP="00C53A69">
      <w:pPr>
        <w:pStyle w:val="lambang"/>
        <w:rPr>
          <w:noProof/>
          <w:lang w:val="id-ID"/>
        </w:rPr>
      </w:pPr>
      <w:r w:rsidRPr="001D740C">
        <w:rPr>
          <w:noProof/>
          <w:lang w:val="id-ID"/>
        </w:rPr>
        <w:t>SVM</w:t>
      </w:r>
      <w:r w:rsidRPr="001D740C">
        <w:rPr>
          <w:noProof/>
          <w:lang w:val="id-ID"/>
        </w:rPr>
        <w:tab/>
        <w:t>= Support Vector Machines</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49"/>
          <w:headerReference w:type="default" r:id="rId50"/>
          <w:footerReference w:type="even" r:id="rId51"/>
          <w:footerReference w:type="default" r:id="rId52"/>
          <w:headerReference w:type="first" r:id="rId53"/>
          <w:footerReference w:type="first" r:id="rId5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2076006"/>
      <w:r w:rsidRPr="001D740C">
        <w:rPr>
          <w:noProof/>
          <w:lang w:val="id-ID"/>
        </w:rPr>
        <w:lastRenderedPageBreak/>
        <w:t>ABSTRACT</w:t>
      </w:r>
      <w:bookmarkEnd w:id="3"/>
    </w:p>
    <w:p w14:paraId="27460C52" w14:textId="6B17F9BC" w:rsidR="00CD033E" w:rsidRPr="00CD033E" w:rsidRDefault="00CD033E" w:rsidP="00FD4A75">
      <w:pPr>
        <w:spacing w:before="120" w:after="120" w:line="360" w:lineRule="auto"/>
        <w:ind w:right="142" w:firstLine="709"/>
        <w:jc w:val="both"/>
        <w:rPr>
          <w:color w:val="212121"/>
          <w:szCs w:val="24"/>
          <w:shd w:val="clear" w:color="auto" w:fill="FFFFFF"/>
        </w:rPr>
      </w:pPr>
      <w:r w:rsidRPr="00CD033E">
        <w:rPr>
          <w:color w:val="212121"/>
          <w:szCs w:val="24"/>
          <w:shd w:val="clear" w:color="auto" w:fill="FFFFFF"/>
        </w:rPr>
        <w:t xml:space="preserve">Nowadays, The Internet of Things (IoT) sensor which can be set to collect data every minute and seconds make the IoT be the first choice for systems that require continuous monitoring. One of the most common data communication methods applied to IoT is </w:t>
      </w:r>
      <w:r w:rsidRPr="00CD033E">
        <w:rPr>
          <w:szCs w:val="24"/>
        </w:rPr>
        <w:t>Representational State Transfer</w:t>
      </w:r>
      <w:r w:rsidRPr="00CD033E">
        <w:rPr>
          <w:iCs/>
          <w:szCs w:val="24"/>
        </w:rPr>
        <w:t xml:space="preserve"> (REST).</w:t>
      </w:r>
      <w:r w:rsidRPr="00CD033E">
        <w:rPr>
          <w:color w:val="212121"/>
          <w:szCs w:val="24"/>
          <w:shd w:val="clear" w:color="auto" w:fill="FFFFFF"/>
        </w:rPr>
        <w:t xml:space="preserve"> REST has the advantage of being able to support different standard devices. But the security aspect has not been a major concern in this topic. In this research, REST authentication system will be developed by using token based mechanism. In every request that occurs, the client must include a registered token for the request can be served. In addition, user management will also be implemented based on user roles. Access from user to resource will be limited based on their role to improve the security of data. Result of this study, the created system can improve the security aspects of IoT applications based on REST communication</w:t>
      </w:r>
    </w:p>
    <w:p w14:paraId="2F4F6447" w14:textId="278C9536" w:rsidR="00FD4A75" w:rsidRPr="00FD4A75" w:rsidRDefault="00C53A69" w:rsidP="00FD4A75">
      <w:pPr>
        <w:pStyle w:val="Paragraf1"/>
        <w:rPr>
          <w:noProof/>
          <w:lang w:val="id-ID"/>
        </w:rPr>
        <w:sectPr w:rsidR="00FD4A75" w:rsidRPr="00FD4A75">
          <w:headerReference w:type="even" r:id="rId55"/>
          <w:headerReference w:type="default" r:id="rId56"/>
          <w:footerReference w:type="even" r:id="rId57"/>
          <w:footerReference w:type="default" r:id="rId58"/>
          <w:headerReference w:type="first" r:id="rId59"/>
          <w:footerReference w:type="first" r:id="rId60"/>
          <w:pgSz w:w="11906" w:h="16838"/>
          <w:pgMar w:top="2268" w:right="1418" w:bottom="1701" w:left="2268" w:header="1418" w:footer="851" w:gutter="0"/>
          <w:pgNumType w:fmt="lowerRoman"/>
          <w:cols w:space="720"/>
          <w:docGrid w:linePitch="360"/>
        </w:sectPr>
      </w:pPr>
      <w:r w:rsidRPr="001D740C">
        <w:rPr>
          <w:b/>
          <w:bCs/>
          <w:noProof/>
          <w:lang w:val="id-ID"/>
        </w:rPr>
        <w:t>Keywords :</w:t>
      </w:r>
      <w:r w:rsidR="00FD4A75">
        <w:rPr>
          <w:noProof/>
        </w:rPr>
        <w:t xml:space="preserve">  </w:t>
      </w:r>
      <w:r w:rsidR="00FD4A75" w:rsidRPr="00FD4A75">
        <w:rPr>
          <w:noProof/>
        </w:rPr>
        <w:t xml:space="preserve">REST, web service, internet of things, </w:t>
      </w:r>
      <w:r w:rsidR="00FD4A75" w:rsidRPr="00FD4A75">
        <w:rPr>
          <w:noProof/>
        </w:rPr>
        <w:t>authentication</w:t>
      </w:r>
      <w:r w:rsidR="00FD4A75" w:rsidRPr="00FD4A75">
        <w:rPr>
          <w:noProof/>
        </w:rPr>
        <w:t>, role based access control</w:t>
      </w:r>
    </w:p>
    <w:p w14:paraId="5FC39169" w14:textId="02CDE178" w:rsidR="00C53A69" w:rsidRPr="00FD4A75" w:rsidRDefault="00C53A69" w:rsidP="00C53A69">
      <w:pPr>
        <w:pStyle w:val="Paragraf1"/>
        <w:rPr>
          <w:noProof/>
        </w:rPr>
        <w:sectPr w:rsidR="00C53A69" w:rsidRPr="00FD4A75">
          <w:headerReference w:type="even" r:id="rId61"/>
          <w:headerReference w:type="default" r:id="rId62"/>
          <w:footerReference w:type="even" r:id="rId63"/>
          <w:footerReference w:type="default" r:id="rId64"/>
          <w:headerReference w:type="first" r:id="rId65"/>
          <w:footerReference w:type="first" r:id="rId66"/>
          <w:pgSz w:w="11906" w:h="16838"/>
          <w:pgMar w:top="2268" w:right="1701"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2076007"/>
      <w:r w:rsidRPr="001D740C">
        <w:rPr>
          <w:noProof/>
          <w:lang w:val="id-ID"/>
        </w:rPr>
        <w:lastRenderedPageBreak/>
        <w:t>INTISARI</w:t>
      </w:r>
      <w:bookmarkEnd w:id="4"/>
    </w:p>
    <w:p w14:paraId="7CF899B5" w14:textId="11D48195" w:rsidR="00DC6603" w:rsidRPr="00DC6603" w:rsidRDefault="00DC6603" w:rsidP="00FD4A75">
      <w:pPr>
        <w:pStyle w:val="Papertext"/>
        <w:spacing w:before="120" w:after="120" w:line="360" w:lineRule="auto"/>
        <w:ind w:right="142" w:firstLine="709"/>
        <w:rPr>
          <w:iCs/>
          <w:noProof/>
          <w:lang w:val="id-ID"/>
        </w:rPr>
      </w:pPr>
      <w:r w:rsidRPr="00DC6603">
        <w:rPr>
          <w:iCs/>
          <w:noProof/>
          <w:lang w:val="id-ID"/>
        </w:rPr>
        <w:t xml:space="preserve">Mudahnya sensor </w:t>
      </w:r>
      <w:r w:rsidRPr="00DC6603">
        <w:rPr>
          <w:i/>
          <w:iCs/>
          <w:noProof/>
          <w:lang w:val="id-ID"/>
        </w:rPr>
        <w:t>Internet of Things</w:t>
      </w:r>
      <w:r w:rsidRPr="00DC6603">
        <w:rPr>
          <w:iCs/>
          <w:noProof/>
          <w:lang w:val="id-ID"/>
        </w:rPr>
        <w:t xml:space="preserve"> yang dapat diatur untuk mengumpulkan data setiap menit bahkan detik membuat penggunaan IoT menjadi pilihan utama untuk sistem yang membutuhkan monitoring secara terus-menerus. Salah satu metode komunikasi data yang paling umum diterapkan pada IoT adalah </w:t>
      </w:r>
      <w:r w:rsidRPr="00DC6603">
        <w:rPr>
          <w:i/>
          <w:noProof/>
          <w:lang w:val="id-ID"/>
        </w:rPr>
        <w:t>Representational State Transfer</w:t>
      </w:r>
      <w:r w:rsidRPr="00DC6603">
        <w:rPr>
          <w:iCs/>
          <w:noProof/>
          <w:lang w:val="id-ID"/>
        </w:rPr>
        <w:t xml:space="preserve"> </w:t>
      </w:r>
      <w:r w:rsidRPr="00DC6603">
        <w:rPr>
          <w:iCs/>
          <w:noProof/>
        </w:rPr>
        <w:t>(</w:t>
      </w:r>
      <w:r w:rsidRPr="00DC6603">
        <w:rPr>
          <w:iCs/>
          <w:noProof/>
          <w:lang w:val="id-ID"/>
        </w:rPr>
        <w:t>REST</w:t>
      </w:r>
      <w:r w:rsidRPr="00DC6603">
        <w:rPr>
          <w:iCs/>
          <w:noProof/>
        </w:rPr>
        <w:t>)</w:t>
      </w:r>
      <w:r w:rsidRPr="00DC6603">
        <w:rPr>
          <w:iCs/>
          <w:noProof/>
          <w:lang w:val="id-ID"/>
        </w:rPr>
        <w:t xml:space="preserve">. REST memiliki keunggulan mampu mendukung perangkat-perangkat yang berbeda standar. Namun aspek keamanan belum menjadi topik perhatian utama. Didalam penelitian ini, akan dikembangkan sistem otentikasi REST dengan menggunakan token. Mekanismenya dalam setiap request yang terjadi, klien harus menyertakan token yang terdaftar agar request </w:t>
      </w:r>
      <w:r w:rsidRPr="00DC6603">
        <w:rPr>
          <w:iCs/>
          <w:noProof/>
        </w:rPr>
        <w:t xml:space="preserve">tersebut </w:t>
      </w:r>
      <w:r w:rsidRPr="00DC6603">
        <w:rPr>
          <w:iCs/>
          <w:noProof/>
          <w:lang w:val="id-ID"/>
        </w:rPr>
        <w:t xml:space="preserve">dilayani. </w:t>
      </w:r>
      <w:r w:rsidRPr="00DC6603">
        <w:rPr>
          <w:iCs/>
          <w:noProof/>
        </w:rPr>
        <w:t>Selain itu, akan diterapkan juga manajemen user berdasar peran pengguna</w:t>
      </w:r>
      <w:r>
        <w:rPr>
          <w:iCs/>
          <w:noProof/>
        </w:rPr>
        <w:t xml:space="preserve">. </w:t>
      </w:r>
      <w:r w:rsidR="00CD033E">
        <w:rPr>
          <w:iCs/>
          <w:noProof/>
        </w:rPr>
        <w:t>A</w:t>
      </w:r>
      <w:r w:rsidR="00726263">
        <w:rPr>
          <w:iCs/>
          <w:noProof/>
        </w:rPr>
        <w:t xml:space="preserve">kses dari pengguna </w:t>
      </w:r>
      <w:r w:rsidR="00CD033E">
        <w:rPr>
          <w:iCs/>
          <w:noProof/>
        </w:rPr>
        <w:t xml:space="preserve">ke </w:t>
      </w:r>
      <w:r w:rsidR="00CD033E" w:rsidRPr="00CD033E">
        <w:rPr>
          <w:i/>
          <w:iCs/>
          <w:noProof/>
        </w:rPr>
        <w:t>resource</w:t>
      </w:r>
      <w:r w:rsidR="00CD033E">
        <w:rPr>
          <w:iCs/>
          <w:noProof/>
        </w:rPr>
        <w:t xml:space="preserve"> </w:t>
      </w:r>
      <w:r w:rsidR="00726263">
        <w:rPr>
          <w:iCs/>
          <w:noProof/>
        </w:rPr>
        <w:t>akan dibatasi berdasar perannya</w:t>
      </w:r>
      <w:r w:rsidRPr="00DC6603">
        <w:rPr>
          <w:iCs/>
          <w:noProof/>
        </w:rPr>
        <w:t xml:space="preserve"> untuk </w:t>
      </w:r>
      <w:r w:rsidR="00726263">
        <w:rPr>
          <w:iCs/>
          <w:noProof/>
        </w:rPr>
        <w:t xml:space="preserve">meningkatkan </w:t>
      </w:r>
      <w:r w:rsidRPr="00DC6603">
        <w:rPr>
          <w:iCs/>
          <w:noProof/>
        </w:rPr>
        <w:t xml:space="preserve">keamanan </w:t>
      </w:r>
      <w:r w:rsidRPr="00DC6603">
        <w:rPr>
          <w:i/>
          <w:iCs/>
          <w:noProof/>
        </w:rPr>
        <w:t>privacy</w:t>
      </w:r>
      <w:r w:rsidRPr="00DC6603">
        <w:rPr>
          <w:iCs/>
          <w:noProof/>
        </w:rPr>
        <w:t xml:space="preserve"> data. Hasil dari penelitian ini, sistem yang dibuat </w:t>
      </w:r>
      <w:r w:rsidRPr="00DC6603">
        <w:rPr>
          <w:iCs/>
          <w:noProof/>
          <w:lang w:val="id-ID"/>
        </w:rPr>
        <w:t xml:space="preserve">mampu meningkatkan aspek keamanan pada aplikasi IoT yang </w:t>
      </w:r>
      <w:r w:rsidRPr="00DC6603">
        <w:rPr>
          <w:iCs/>
          <w:noProof/>
        </w:rPr>
        <w:t xml:space="preserve">menggunakan metode komunikasi </w:t>
      </w:r>
      <w:r w:rsidRPr="00DC6603">
        <w:rPr>
          <w:iCs/>
          <w:noProof/>
          <w:lang w:val="id-ID"/>
        </w:rPr>
        <w:t>REST</w:t>
      </w:r>
      <w:r w:rsidRPr="00DC6603">
        <w:rPr>
          <w:iCs/>
          <w:noProof/>
        </w:rPr>
        <w:t>.</w:t>
      </w:r>
    </w:p>
    <w:p w14:paraId="39E6F7C4" w14:textId="0332D214" w:rsidR="00C53A69" w:rsidRPr="001D740C" w:rsidRDefault="00C53A69" w:rsidP="00DC6603">
      <w:pPr>
        <w:pStyle w:val="Paragraf"/>
        <w:rPr>
          <w:noProof/>
          <w:lang w:val="id-ID"/>
        </w:rPr>
      </w:pPr>
      <w:r w:rsidRPr="001D740C">
        <w:rPr>
          <w:noProof/>
          <w:lang w:val="id-ID"/>
        </w:rPr>
        <w:t>.</w:t>
      </w:r>
    </w:p>
    <w:p w14:paraId="6CBBEEF2" w14:textId="50C335DA" w:rsidR="00C53A69" w:rsidRPr="00CD033E" w:rsidRDefault="00C53A69" w:rsidP="00C53A69">
      <w:pPr>
        <w:pStyle w:val="Paragraf1"/>
        <w:rPr>
          <w:i/>
          <w:noProof/>
          <w:lang w:val="id-ID"/>
        </w:rPr>
        <w:sectPr w:rsidR="00C53A69" w:rsidRPr="00CD033E">
          <w:headerReference w:type="even" r:id="rId67"/>
          <w:headerReference w:type="default" r:id="rId68"/>
          <w:footerReference w:type="even" r:id="rId69"/>
          <w:footerReference w:type="default" r:id="rId70"/>
          <w:headerReference w:type="first" r:id="rId71"/>
          <w:footerReference w:type="first" r:id="rId72"/>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5" w:name="_Toc482076008"/>
      <w:r w:rsidRPr="001D740C">
        <w:rPr>
          <w:noProof/>
          <w:lang w:val="id-ID"/>
        </w:rPr>
        <w:lastRenderedPageBreak/>
        <w:t>DAFTAR ISI</w:t>
      </w:r>
      <w:bookmarkEnd w:id="5"/>
    </w:p>
    <w:p w14:paraId="79142818" w14:textId="77777777" w:rsidR="00C53A69" w:rsidRPr="001D740C" w:rsidRDefault="00C53A69" w:rsidP="00C53A69">
      <w:pPr>
        <w:pStyle w:val="BodyText"/>
      </w:pPr>
    </w:p>
    <w:p w14:paraId="155309C6" w14:textId="77777777" w:rsidR="00E6760D" w:rsidRPr="00E6760D" w:rsidRDefault="00C53A69">
      <w:pPr>
        <w:pStyle w:val="TOC1"/>
        <w:tabs>
          <w:tab w:val="right" w:leader="dot" w:pos="7927"/>
        </w:tabs>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2076003" w:history="1">
        <w:r w:rsidR="00E6760D" w:rsidRPr="00E6760D">
          <w:rPr>
            <w:rStyle w:val="Hyperlink"/>
            <w:noProof/>
            <w:lang w:val="id-ID"/>
          </w:rPr>
          <w:t>PERNYATAAN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3 \h </w:instrText>
        </w:r>
        <w:r w:rsidR="00E6760D" w:rsidRPr="00E6760D">
          <w:rPr>
            <w:noProof/>
            <w:webHidden/>
          </w:rPr>
        </w:r>
        <w:r w:rsidR="00E6760D" w:rsidRPr="00E6760D">
          <w:rPr>
            <w:noProof/>
            <w:webHidden/>
          </w:rPr>
          <w:fldChar w:fldCharType="separate"/>
        </w:r>
        <w:r w:rsidR="0071090E">
          <w:rPr>
            <w:noProof/>
            <w:webHidden/>
          </w:rPr>
          <w:t>ii</w:t>
        </w:r>
        <w:r w:rsidR="00E6760D" w:rsidRPr="00E6760D">
          <w:rPr>
            <w:noProof/>
            <w:webHidden/>
          </w:rPr>
          <w:fldChar w:fldCharType="end"/>
        </w:r>
      </w:hyperlink>
    </w:p>
    <w:p w14:paraId="2DAAA2E9"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4" w:history="1">
        <w:r w:rsidR="00E6760D" w:rsidRPr="00E6760D">
          <w:rPr>
            <w:rStyle w:val="Hyperlink"/>
            <w:noProof/>
            <w:lang w:val="id-ID"/>
          </w:rPr>
          <w:t>PRAKATA (</w:t>
        </w:r>
        <w:r w:rsidR="00E6760D" w:rsidRPr="00E6760D">
          <w:rPr>
            <w:rStyle w:val="Hyperlink"/>
            <w:i/>
            <w:noProof/>
            <w:lang w:val="id-ID"/>
          </w:rPr>
          <w:t>Contoh</w:t>
        </w:r>
        <w:r w:rsidR="00E6760D" w:rsidRPr="00E6760D">
          <w:rPr>
            <w:rStyle w:val="Hyperlink"/>
            <w:noProof/>
            <w:lang w:val="id-ID"/>
          </w:rPr>
          <w: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4 \h </w:instrText>
        </w:r>
        <w:r w:rsidR="00E6760D" w:rsidRPr="00E6760D">
          <w:rPr>
            <w:noProof/>
            <w:webHidden/>
          </w:rPr>
        </w:r>
        <w:r w:rsidR="00E6760D" w:rsidRPr="00E6760D">
          <w:rPr>
            <w:noProof/>
            <w:webHidden/>
          </w:rPr>
          <w:fldChar w:fldCharType="separate"/>
        </w:r>
        <w:r w:rsidR="0071090E">
          <w:rPr>
            <w:noProof/>
            <w:webHidden/>
          </w:rPr>
          <w:t>iii</w:t>
        </w:r>
        <w:r w:rsidR="00E6760D" w:rsidRPr="00E6760D">
          <w:rPr>
            <w:noProof/>
            <w:webHidden/>
          </w:rPr>
          <w:fldChar w:fldCharType="end"/>
        </w:r>
      </w:hyperlink>
    </w:p>
    <w:p w14:paraId="06387E0B"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5" w:history="1">
        <w:r w:rsidR="00E6760D" w:rsidRPr="00E6760D">
          <w:rPr>
            <w:rStyle w:val="Hyperlink"/>
            <w:noProof/>
            <w:lang w:val="id-ID"/>
          </w:rPr>
          <w:t>ARTI LAMBANG DAN SINGKATAN (Conto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5 \h </w:instrText>
        </w:r>
        <w:r w:rsidR="00E6760D" w:rsidRPr="00E6760D">
          <w:rPr>
            <w:noProof/>
            <w:webHidden/>
          </w:rPr>
        </w:r>
        <w:r w:rsidR="00E6760D" w:rsidRPr="00E6760D">
          <w:rPr>
            <w:noProof/>
            <w:webHidden/>
          </w:rPr>
          <w:fldChar w:fldCharType="separate"/>
        </w:r>
        <w:r w:rsidR="0071090E">
          <w:rPr>
            <w:noProof/>
            <w:webHidden/>
          </w:rPr>
          <w:t>v</w:t>
        </w:r>
        <w:r w:rsidR="00E6760D" w:rsidRPr="00E6760D">
          <w:rPr>
            <w:noProof/>
            <w:webHidden/>
          </w:rPr>
          <w:fldChar w:fldCharType="end"/>
        </w:r>
      </w:hyperlink>
    </w:p>
    <w:p w14:paraId="404824B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6" w:history="1">
        <w:r w:rsidR="00E6760D" w:rsidRPr="00E6760D">
          <w:rPr>
            <w:rStyle w:val="Hyperlink"/>
            <w:noProof/>
            <w:lang w:val="id-ID"/>
          </w:rPr>
          <w:t>ABSTRAC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6 \h </w:instrText>
        </w:r>
        <w:r w:rsidR="00E6760D" w:rsidRPr="00E6760D">
          <w:rPr>
            <w:noProof/>
            <w:webHidden/>
          </w:rPr>
        </w:r>
        <w:r w:rsidR="00E6760D" w:rsidRPr="00E6760D">
          <w:rPr>
            <w:noProof/>
            <w:webHidden/>
          </w:rPr>
          <w:fldChar w:fldCharType="separate"/>
        </w:r>
        <w:r w:rsidR="0071090E">
          <w:rPr>
            <w:noProof/>
            <w:webHidden/>
          </w:rPr>
          <w:t>vi</w:t>
        </w:r>
        <w:r w:rsidR="00E6760D" w:rsidRPr="00E6760D">
          <w:rPr>
            <w:noProof/>
            <w:webHidden/>
          </w:rPr>
          <w:fldChar w:fldCharType="end"/>
        </w:r>
      </w:hyperlink>
    </w:p>
    <w:p w14:paraId="2AB56D94"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7" w:history="1">
        <w:r w:rsidR="00E6760D" w:rsidRPr="00E6760D">
          <w:rPr>
            <w:rStyle w:val="Hyperlink"/>
            <w:noProof/>
            <w:lang w:val="id-ID"/>
          </w:rPr>
          <w:t>INTISA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7 \h </w:instrText>
        </w:r>
        <w:r w:rsidR="00E6760D" w:rsidRPr="00E6760D">
          <w:rPr>
            <w:noProof/>
            <w:webHidden/>
          </w:rPr>
        </w:r>
        <w:r w:rsidR="00E6760D" w:rsidRPr="00E6760D">
          <w:rPr>
            <w:noProof/>
            <w:webHidden/>
          </w:rPr>
          <w:fldChar w:fldCharType="separate"/>
        </w:r>
        <w:r w:rsidR="0071090E">
          <w:rPr>
            <w:noProof/>
            <w:webHidden/>
          </w:rPr>
          <w:t>vii</w:t>
        </w:r>
        <w:r w:rsidR="00E6760D" w:rsidRPr="00E6760D">
          <w:rPr>
            <w:noProof/>
            <w:webHidden/>
          </w:rPr>
          <w:fldChar w:fldCharType="end"/>
        </w:r>
      </w:hyperlink>
    </w:p>
    <w:p w14:paraId="0D398C3A"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8" w:history="1">
        <w:r w:rsidR="00E6760D" w:rsidRPr="00E6760D">
          <w:rPr>
            <w:rStyle w:val="Hyperlink"/>
            <w:noProof/>
            <w:lang w:val="id-ID"/>
          </w:rPr>
          <w:t>DAFTAR IS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8 \h </w:instrText>
        </w:r>
        <w:r w:rsidR="00E6760D" w:rsidRPr="00E6760D">
          <w:rPr>
            <w:noProof/>
            <w:webHidden/>
          </w:rPr>
        </w:r>
        <w:r w:rsidR="00E6760D" w:rsidRPr="00E6760D">
          <w:rPr>
            <w:noProof/>
            <w:webHidden/>
          </w:rPr>
          <w:fldChar w:fldCharType="separate"/>
        </w:r>
        <w:r w:rsidR="0071090E">
          <w:rPr>
            <w:noProof/>
            <w:webHidden/>
          </w:rPr>
          <w:t>viii</w:t>
        </w:r>
        <w:r w:rsidR="00E6760D" w:rsidRPr="00E6760D">
          <w:rPr>
            <w:noProof/>
            <w:webHidden/>
          </w:rPr>
          <w:fldChar w:fldCharType="end"/>
        </w:r>
      </w:hyperlink>
    </w:p>
    <w:p w14:paraId="73C54F27"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09" w:history="1">
        <w:r w:rsidR="00E6760D" w:rsidRPr="00E6760D">
          <w:rPr>
            <w:rStyle w:val="Hyperlink"/>
            <w:noProof/>
            <w:lang w:val="id-ID"/>
          </w:rPr>
          <w:t>DAFTAR GAMBAR</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09 \h </w:instrText>
        </w:r>
        <w:r w:rsidR="00E6760D" w:rsidRPr="00E6760D">
          <w:rPr>
            <w:noProof/>
            <w:webHidden/>
          </w:rPr>
        </w:r>
        <w:r w:rsidR="00E6760D" w:rsidRPr="00E6760D">
          <w:rPr>
            <w:noProof/>
            <w:webHidden/>
          </w:rPr>
          <w:fldChar w:fldCharType="separate"/>
        </w:r>
        <w:r w:rsidR="0071090E">
          <w:rPr>
            <w:noProof/>
            <w:webHidden/>
          </w:rPr>
          <w:t>x</w:t>
        </w:r>
        <w:r w:rsidR="00E6760D" w:rsidRPr="00E6760D">
          <w:rPr>
            <w:noProof/>
            <w:webHidden/>
          </w:rPr>
          <w:fldChar w:fldCharType="end"/>
        </w:r>
      </w:hyperlink>
    </w:p>
    <w:p w14:paraId="737A934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0" w:history="1">
        <w:r w:rsidR="00E6760D" w:rsidRPr="00E6760D">
          <w:rPr>
            <w:rStyle w:val="Hyperlink"/>
            <w:noProof/>
            <w:lang w:val="id-ID"/>
          </w:rPr>
          <w:t>DAFTAR TABEL</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0 \h </w:instrText>
        </w:r>
        <w:r w:rsidR="00E6760D" w:rsidRPr="00E6760D">
          <w:rPr>
            <w:noProof/>
            <w:webHidden/>
          </w:rPr>
        </w:r>
        <w:r w:rsidR="00E6760D" w:rsidRPr="00E6760D">
          <w:rPr>
            <w:noProof/>
            <w:webHidden/>
          </w:rPr>
          <w:fldChar w:fldCharType="separate"/>
        </w:r>
        <w:r w:rsidR="0071090E">
          <w:rPr>
            <w:noProof/>
            <w:webHidden/>
          </w:rPr>
          <w:t>xi</w:t>
        </w:r>
        <w:r w:rsidR="00E6760D" w:rsidRPr="00E6760D">
          <w:rPr>
            <w:noProof/>
            <w:webHidden/>
          </w:rPr>
          <w:fldChar w:fldCharType="end"/>
        </w:r>
      </w:hyperlink>
    </w:p>
    <w:p w14:paraId="40723F8D"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1" w:history="1">
        <w:r w:rsidR="00E6760D" w:rsidRPr="00E6760D">
          <w:rPr>
            <w:rStyle w:val="Hyperlink"/>
            <w:noProof/>
            <w:lang w:val="id-ID"/>
          </w:rPr>
          <w:t>BABI PENDAHULU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1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9FCD5D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2" w:history="1">
        <w:r w:rsidR="00E6760D" w:rsidRPr="00E6760D">
          <w:rPr>
            <w:rStyle w:val="Hyperlink"/>
            <w:noProof/>
            <w:lang w:val="id-ID"/>
          </w:rPr>
          <w:t>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tar Belakang</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2 \h </w:instrText>
        </w:r>
        <w:r w:rsidR="00E6760D" w:rsidRPr="00E6760D">
          <w:rPr>
            <w:noProof/>
            <w:webHidden/>
          </w:rPr>
        </w:r>
        <w:r w:rsidR="00E6760D" w:rsidRPr="00E6760D">
          <w:rPr>
            <w:noProof/>
            <w:webHidden/>
          </w:rPr>
          <w:fldChar w:fldCharType="separate"/>
        </w:r>
        <w:r w:rsidR="0071090E">
          <w:rPr>
            <w:noProof/>
            <w:webHidden/>
          </w:rPr>
          <w:t>1</w:t>
        </w:r>
        <w:r w:rsidR="00E6760D" w:rsidRPr="00E6760D">
          <w:rPr>
            <w:noProof/>
            <w:webHidden/>
          </w:rPr>
          <w:fldChar w:fldCharType="end"/>
        </w:r>
      </w:hyperlink>
    </w:p>
    <w:p w14:paraId="73A3ABB5"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3" w:history="1">
        <w:r w:rsidR="00E6760D" w:rsidRPr="00E6760D">
          <w:rPr>
            <w:rStyle w:val="Hyperlink"/>
            <w:noProof/>
            <w:lang w:val="id-ID"/>
          </w:rPr>
          <w:t>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rumu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3 \h </w:instrText>
        </w:r>
        <w:r w:rsidR="00E6760D" w:rsidRPr="00E6760D">
          <w:rPr>
            <w:noProof/>
            <w:webHidden/>
          </w:rPr>
        </w:r>
        <w:r w:rsidR="00E6760D" w:rsidRPr="00E6760D">
          <w:rPr>
            <w:noProof/>
            <w:webHidden/>
          </w:rPr>
          <w:fldChar w:fldCharType="separate"/>
        </w:r>
        <w:r w:rsidR="0071090E">
          <w:rPr>
            <w:noProof/>
            <w:webHidden/>
          </w:rPr>
          <w:t>4</w:t>
        </w:r>
        <w:r w:rsidR="00E6760D" w:rsidRPr="00E6760D">
          <w:rPr>
            <w:noProof/>
            <w:webHidden/>
          </w:rPr>
          <w:fldChar w:fldCharType="end"/>
        </w:r>
      </w:hyperlink>
    </w:p>
    <w:p w14:paraId="68FF377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4" w:history="1">
        <w:r w:rsidR="00E6760D" w:rsidRPr="00E6760D">
          <w:rPr>
            <w:rStyle w:val="Hyperlink"/>
            <w:noProof/>
            <w:lang w:val="id-ID"/>
          </w:rPr>
          <w:t>1.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Keasli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4 \h </w:instrText>
        </w:r>
        <w:r w:rsidR="00E6760D" w:rsidRPr="00E6760D">
          <w:rPr>
            <w:noProof/>
            <w:webHidden/>
          </w:rPr>
        </w:r>
        <w:r w:rsidR="00E6760D" w:rsidRPr="00E6760D">
          <w:rPr>
            <w:noProof/>
            <w:webHidden/>
          </w:rPr>
          <w:fldChar w:fldCharType="separate"/>
        </w:r>
        <w:r w:rsidR="0071090E">
          <w:rPr>
            <w:noProof/>
            <w:webHidden/>
          </w:rPr>
          <w:t>5</w:t>
        </w:r>
        <w:r w:rsidR="00E6760D" w:rsidRPr="00E6760D">
          <w:rPr>
            <w:noProof/>
            <w:webHidden/>
          </w:rPr>
          <w:fldChar w:fldCharType="end"/>
        </w:r>
      </w:hyperlink>
    </w:p>
    <w:p w14:paraId="21FF9BA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5" w:history="1">
        <w:r w:rsidR="00E6760D" w:rsidRPr="00E6760D">
          <w:rPr>
            <w:rStyle w:val="Hyperlink"/>
            <w:noProof/>
            <w:lang w:val="id-ID"/>
          </w:rPr>
          <w:t>1.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uju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5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66045F0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6" w:history="1">
        <w:r w:rsidR="00E6760D" w:rsidRPr="00E6760D">
          <w:rPr>
            <w:rStyle w:val="Hyperlink"/>
            <w:noProof/>
            <w:lang w:val="id-ID"/>
          </w:rPr>
          <w:t>1.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Batasan Masalah</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6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50BEF400"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7" w:history="1">
        <w:r w:rsidR="00E6760D" w:rsidRPr="00E6760D">
          <w:rPr>
            <w:rStyle w:val="Hyperlink"/>
            <w:noProof/>
            <w:lang w:val="id-ID"/>
          </w:rPr>
          <w:t>1.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Manfa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7 \h </w:instrText>
        </w:r>
        <w:r w:rsidR="00E6760D" w:rsidRPr="00E6760D">
          <w:rPr>
            <w:noProof/>
            <w:webHidden/>
          </w:rPr>
        </w:r>
        <w:r w:rsidR="00E6760D" w:rsidRPr="00E6760D">
          <w:rPr>
            <w:noProof/>
            <w:webHidden/>
          </w:rPr>
          <w:fldChar w:fldCharType="separate"/>
        </w:r>
        <w:r w:rsidR="0071090E">
          <w:rPr>
            <w:noProof/>
            <w:webHidden/>
          </w:rPr>
          <w:t>7</w:t>
        </w:r>
        <w:r w:rsidR="00E6760D" w:rsidRPr="00E6760D">
          <w:rPr>
            <w:noProof/>
            <w:webHidden/>
          </w:rPr>
          <w:fldChar w:fldCharType="end"/>
        </w:r>
      </w:hyperlink>
    </w:p>
    <w:p w14:paraId="48A3770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18" w:history="1">
        <w:r w:rsidR="00E6760D" w:rsidRPr="00E6760D">
          <w:rPr>
            <w:rStyle w:val="Hyperlink"/>
            <w:noProof/>
            <w:lang w:val="id-ID"/>
          </w:rPr>
          <w:t>BAB II TINJAUAN PUSTAKA DAN 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8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4219DE8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19" w:history="1">
        <w:r w:rsidR="00E6760D" w:rsidRPr="00E6760D">
          <w:rPr>
            <w:rStyle w:val="Hyperlink"/>
            <w:noProof/>
            <w:lang w:val="id-ID"/>
          </w:rPr>
          <w:t>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Tinjauan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19 \h </w:instrText>
        </w:r>
        <w:r w:rsidR="00E6760D" w:rsidRPr="00E6760D">
          <w:rPr>
            <w:noProof/>
            <w:webHidden/>
          </w:rPr>
        </w:r>
        <w:r w:rsidR="00E6760D" w:rsidRPr="00E6760D">
          <w:rPr>
            <w:noProof/>
            <w:webHidden/>
          </w:rPr>
          <w:fldChar w:fldCharType="separate"/>
        </w:r>
        <w:r w:rsidR="0071090E">
          <w:rPr>
            <w:noProof/>
            <w:webHidden/>
          </w:rPr>
          <w:t>9</w:t>
        </w:r>
        <w:r w:rsidR="00E6760D" w:rsidRPr="00E6760D">
          <w:rPr>
            <w:noProof/>
            <w:webHidden/>
          </w:rPr>
          <w:fldChar w:fldCharType="end"/>
        </w:r>
      </w:hyperlink>
    </w:p>
    <w:p w14:paraId="757B71A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0" w:history="1">
        <w:r w:rsidR="00E6760D" w:rsidRPr="00E6760D">
          <w:rPr>
            <w:rStyle w:val="Hyperlink"/>
            <w:noProof/>
            <w:lang w:val="id-ID"/>
          </w:rPr>
          <w:t>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Landasan Teori</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0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1BC3265A"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1" w:history="1">
        <w:r w:rsidR="00E6760D" w:rsidRPr="00E6760D">
          <w:rPr>
            <w:rStyle w:val="Hyperlink"/>
            <w:noProof/>
          </w:rPr>
          <w:t>2.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Internet of Thing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1 \h </w:instrText>
        </w:r>
        <w:r w:rsidR="00E6760D" w:rsidRPr="00E6760D">
          <w:rPr>
            <w:noProof/>
            <w:webHidden/>
          </w:rPr>
        </w:r>
        <w:r w:rsidR="00E6760D" w:rsidRPr="00E6760D">
          <w:rPr>
            <w:noProof/>
            <w:webHidden/>
          </w:rPr>
          <w:fldChar w:fldCharType="separate"/>
        </w:r>
        <w:r w:rsidR="0071090E">
          <w:rPr>
            <w:noProof/>
            <w:webHidden/>
          </w:rPr>
          <w:t>13</w:t>
        </w:r>
        <w:r w:rsidR="00E6760D" w:rsidRPr="00E6760D">
          <w:rPr>
            <w:noProof/>
            <w:webHidden/>
          </w:rPr>
          <w:fldChar w:fldCharType="end"/>
        </w:r>
      </w:hyperlink>
    </w:p>
    <w:p w14:paraId="28A2FDB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2" w:history="1">
        <w:r w:rsidR="00E6760D" w:rsidRPr="00E6760D">
          <w:rPr>
            <w:rStyle w:val="Hyperlink"/>
            <w:noProof/>
          </w:rPr>
          <w:t>2.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Middleware</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2 \h </w:instrText>
        </w:r>
        <w:r w:rsidR="00E6760D" w:rsidRPr="00E6760D">
          <w:rPr>
            <w:noProof/>
            <w:webHidden/>
          </w:rPr>
        </w:r>
        <w:r w:rsidR="00E6760D" w:rsidRPr="00E6760D">
          <w:rPr>
            <w:noProof/>
            <w:webHidden/>
          </w:rPr>
          <w:fldChar w:fldCharType="separate"/>
        </w:r>
        <w:r w:rsidR="0071090E">
          <w:rPr>
            <w:noProof/>
            <w:webHidden/>
          </w:rPr>
          <w:t>15</w:t>
        </w:r>
        <w:r w:rsidR="00E6760D" w:rsidRPr="00E6760D">
          <w:rPr>
            <w:noProof/>
            <w:webHidden/>
          </w:rPr>
          <w:fldChar w:fldCharType="end"/>
        </w:r>
      </w:hyperlink>
    </w:p>
    <w:p w14:paraId="0FEC706F"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3" w:history="1">
        <w:r w:rsidR="00E6760D" w:rsidRPr="00E6760D">
          <w:rPr>
            <w:rStyle w:val="Hyperlink"/>
            <w:noProof/>
          </w:rPr>
          <w:t>2.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presentational State Transfer (REST)</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3 \h </w:instrText>
        </w:r>
        <w:r w:rsidR="00E6760D" w:rsidRPr="00E6760D">
          <w:rPr>
            <w:noProof/>
            <w:webHidden/>
          </w:rPr>
        </w:r>
        <w:r w:rsidR="00E6760D" w:rsidRPr="00E6760D">
          <w:rPr>
            <w:noProof/>
            <w:webHidden/>
          </w:rPr>
          <w:fldChar w:fldCharType="separate"/>
        </w:r>
        <w:r w:rsidR="0071090E">
          <w:rPr>
            <w:noProof/>
            <w:webHidden/>
          </w:rPr>
          <w:t>16</w:t>
        </w:r>
        <w:r w:rsidR="00E6760D" w:rsidRPr="00E6760D">
          <w:rPr>
            <w:noProof/>
            <w:webHidden/>
          </w:rPr>
          <w:fldChar w:fldCharType="end"/>
        </w:r>
      </w:hyperlink>
    </w:p>
    <w:p w14:paraId="7CA21E13"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4" w:history="1">
        <w:r w:rsidR="00E6760D" w:rsidRPr="00E6760D">
          <w:rPr>
            <w:rStyle w:val="Hyperlink"/>
            <w:noProof/>
          </w:rPr>
          <w:t>2.2.4</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JavaScript Object Notation (JSO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4 \h </w:instrText>
        </w:r>
        <w:r w:rsidR="00E6760D" w:rsidRPr="00E6760D">
          <w:rPr>
            <w:noProof/>
            <w:webHidden/>
          </w:rPr>
        </w:r>
        <w:r w:rsidR="00E6760D" w:rsidRPr="00E6760D">
          <w:rPr>
            <w:noProof/>
            <w:webHidden/>
          </w:rPr>
          <w:fldChar w:fldCharType="separate"/>
        </w:r>
        <w:r w:rsidR="0071090E">
          <w:rPr>
            <w:noProof/>
            <w:webHidden/>
          </w:rPr>
          <w:t>17</w:t>
        </w:r>
        <w:r w:rsidR="00E6760D" w:rsidRPr="00E6760D">
          <w:rPr>
            <w:noProof/>
            <w:webHidden/>
          </w:rPr>
          <w:fldChar w:fldCharType="end"/>
        </w:r>
      </w:hyperlink>
    </w:p>
    <w:p w14:paraId="7268B13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5" w:history="1">
        <w:r w:rsidR="00E6760D" w:rsidRPr="00E6760D">
          <w:rPr>
            <w:rStyle w:val="Hyperlink"/>
            <w:noProof/>
          </w:rPr>
          <w:t>2.2.5</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Resource Oriented Architectures (RO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5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3564788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26" w:history="1">
        <w:r w:rsidR="00E6760D" w:rsidRPr="00E6760D">
          <w:rPr>
            <w:rStyle w:val="Hyperlink"/>
            <w:noProof/>
          </w:rPr>
          <w:t>2.2.6</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lim Framework</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6 \h </w:instrText>
        </w:r>
        <w:r w:rsidR="00E6760D" w:rsidRPr="00E6760D">
          <w:rPr>
            <w:noProof/>
            <w:webHidden/>
          </w:rPr>
        </w:r>
        <w:r w:rsidR="00E6760D" w:rsidRPr="00E6760D">
          <w:rPr>
            <w:noProof/>
            <w:webHidden/>
          </w:rPr>
          <w:fldChar w:fldCharType="separate"/>
        </w:r>
        <w:r w:rsidR="0071090E">
          <w:rPr>
            <w:noProof/>
            <w:webHidden/>
          </w:rPr>
          <w:t>18</w:t>
        </w:r>
        <w:r w:rsidR="00E6760D" w:rsidRPr="00E6760D">
          <w:rPr>
            <w:noProof/>
            <w:webHidden/>
          </w:rPr>
          <w:fldChar w:fldCharType="end"/>
        </w:r>
      </w:hyperlink>
    </w:p>
    <w:p w14:paraId="6A71C21D"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7" w:history="1">
        <w:r w:rsidR="00E6760D" w:rsidRPr="00E6760D">
          <w:rPr>
            <w:rStyle w:val="Hyperlink"/>
            <w:noProof/>
            <w:lang w:val="id-ID"/>
          </w:rPr>
          <w:t>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Hipotesi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7 \h </w:instrText>
        </w:r>
        <w:r w:rsidR="00E6760D" w:rsidRPr="00E6760D">
          <w:rPr>
            <w:noProof/>
            <w:webHidden/>
          </w:rPr>
        </w:r>
        <w:r w:rsidR="00E6760D" w:rsidRPr="00E6760D">
          <w:rPr>
            <w:noProof/>
            <w:webHidden/>
          </w:rPr>
          <w:fldChar w:fldCharType="separate"/>
        </w:r>
        <w:r w:rsidR="0071090E">
          <w:rPr>
            <w:noProof/>
            <w:webHidden/>
          </w:rPr>
          <w:t>19</w:t>
        </w:r>
        <w:r w:rsidR="00E6760D" w:rsidRPr="00E6760D">
          <w:rPr>
            <w:noProof/>
            <w:webHidden/>
          </w:rPr>
          <w:fldChar w:fldCharType="end"/>
        </w:r>
      </w:hyperlink>
    </w:p>
    <w:p w14:paraId="2930CD45"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28" w:history="1">
        <w:r w:rsidR="00E6760D" w:rsidRPr="00E6760D">
          <w:rPr>
            <w:rStyle w:val="Hyperlink"/>
            <w:noProof/>
            <w:lang w:val="id-ID"/>
          </w:rPr>
          <w:t>BAB III METODE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8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503F97C6"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29" w:history="1">
        <w:r w:rsidR="00E6760D" w:rsidRPr="00E6760D">
          <w:rPr>
            <w:rStyle w:val="Hyperlink"/>
            <w:noProof/>
            <w:lang w:val="id-ID"/>
          </w:rPr>
          <w:t>3.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at dan 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29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32AE5A4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0" w:history="1">
        <w:r w:rsidR="00E6760D" w:rsidRPr="00E6760D">
          <w:rPr>
            <w:rStyle w:val="Hyperlink"/>
            <w:noProof/>
          </w:rPr>
          <w:t>3.1.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lat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0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65C9227D"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1" w:history="1">
        <w:r w:rsidR="00E6760D" w:rsidRPr="00E6760D">
          <w:rPr>
            <w:rStyle w:val="Hyperlink"/>
            <w:noProof/>
          </w:rPr>
          <w:t>3.1.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Bahan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1 \h </w:instrText>
        </w:r>
        <w:r w:rsidR="00E6760D" w:rsidRPr="00E6760D">
          <w:rPr>
            <w:noProof/>
            <w:webHidden/>
          </w:rPr>
        </w:r>
        <w:r w:rsidR="00E6760D" w:rsidRPr="00E6760D">
          <w:rPr>
            <w:noProof/>
            <w:webHidden/>
          </w:rPr>
          <w:fldChar w:fldCharType="separate"/>
        </w:r>
        <w:r w:rsidR="0071090E">
          <w:rPr>
            <w:noProof/>
            <w:webHidden/>
          </w:rPr>
          <w:t>20</w:t>
        </w:r>
        <w:r w:rsidR="00E6760D" w:rsidRPr="00E6760D">
          <w:rPr>
            <w:noProof/>
            <w:webHidden/>
          </w:rPr>
          <w:fldChar w:fldCharType="end"/>
        </w:r>
      </w:hyperlink>
    </w:p>
    <w:p w14:paraId="703CFC0F"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2" w:history="1">
        <w:r w:rsidR="00E6760D" w:rsidRPr="00E6760D">
          <w:rPr>
            <w:rStyle w:val="Hyperlink"/>
            <w:noProof/>
            <w:lang w:val="id-ID"/>
          </w:rPr>
          <w:t>3.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Alur Penelit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2 \h </w:instrText>
        </w:r>
        <w:r w:rsidR="00E6760D" w:rsidRPr="00E6760D">
          <w:rPr>
            <w:noProof/>
            <w:webHidden/>
          </w:rPr>
        </w:r>
        <w:r w:rsidR="00E6760D" w:rsidRPr="00E6760D">
          <w:rPr>
            <w:noProof/>
            <w:webHidden/>
          </w:rPr>
          <w:fldChar w:fldCharType="separate"/>
        </w:r>
        <w:r w:rsidR="0071090E">
          <w:rPr>
            <w:noProof/>
            <w:webHidden/>
          </w:rPr>
          <w:t>21</w:t>
        </w:r>
        <w:r w:rsidR="00E6760D" w:rsidRPr="00E6760D">
          <w:rPr>
            <w:noProof/>
            <w:webHidden/>
          </w:rPr>
          <w:fldChar w:fldCharType="end"/>
        </w:r>
      </w:hyperlink>
    </w:p>
    <w:p w14:paraId="6E9EC5CE"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3" w:history="1">
        <w:r w:rsidR="00E6760D" w:rsidRPr="00E6760D">
          <w:rPr>
            <w:rStyle w:val="Hyperlink"/>
            <w:noProof/>
          </w:rPr>
          <w:t>3.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Analisis Kebutuh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3 \h </w:instrText>
        </w:r>
        <w:r w:rsidR="00E6760D" w:rsidRPr="00E6760D">
          <w:rPr>
            <w:noProof/>
            <w:webHidden/>
          </w:rPr>
        </w:r>
        <w:r w:rsidR="00E6760D" w:rsidRPr="00E6760D">
          <w:rPr>
            <w:noProof/>
            <w:webHidden/>
          </w:rPr>
          <w:fldChar w:fldCharType="separate"/>
        </w:r>
        <w:r w:rsidR="0071090E">
          <w:rPr>
            <w:noProof/>
            <w:webHidden/>
          </w:rPr>
          <w:t>22</w:t>
        </w:r>
        <w:r w:rsidR="00E6760D" w:rsidRPr="00E6760D">
          <w:rPr>
            <w:noProof/>
            <w:webHidden/>
          </w:rPr>
          <w:fldChar w:fldCharType="end"/>
        </w:r>
      </w:hyperlink>
    </w:p>
    <w:p w14:paraId="5C176180"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4" w:history="1">
        <w:r w:rsidR="00E6760D" w:rsidRPr="00E6760D">
          <w:rPr>
            <w:rStyle w:val="Hyperlink"/>
            <w:noProof/>
          </w:rPr>
          <w:t>3.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anc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4 \h </w:instrText>
        </w:r>
        <w:r w:rsidR="00E6760D" w:rsidRPr="00E6760D">
          <w:rPr>
            <w:noProof/>
            <w:webHidden/>
          </w:rPr>
        </w:r>
        <w:r w:rsidR="00E6760D" w:rsidRPr="00E6760D">
          <w:rPr>
            <w:noProof/>
            <w:webHidden/>
          </w:rPr>
          <w:fldChar w:fldCharType="separate"/>
        </w:r>
        <w:r w:rsidR="0071090E">
          <w:rPr>
            <w:noProof/>
            <w:webHidden/>
          </w:rPr>
          <w:t>24</w:t>
        </w:r>
        <w:r w:rsidR="00E6760D" w:rsidRPr="00E6760D">
          <w:rPr>
            <w:noProof/>
            <w:webHidden/>
          </w:rPr>
          <w:fldChar w:fldCharType="end"/>
        </w:r>
      </w:hyperlink>
    </w:p>
    <w:p w14:paraId="08045A7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5" w:history="1">
        <w:r w:rsidR="00E6760D" w:rsidRPr="00E6760D">
          <w:rPr>
            <w:rStyle w:val="Hyperlink"/>
            <w:noProof/>
          </w:rPr>
          <w:t>3.2.3</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nguji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5 \h </w:instrText>
        </w:r>
        <w:r w:rsidR="00E6760D" w:rsidRPr="00E6760D">
          <w:rPr>
            <w:noProof/>
            <w:webHidden/>
          </w:rPr>
        </w:r>
        <w:r w:rsidR="00E6760D" w:rsidRPr="00E6760D">
          <w:rPr>
            <w:noProof/>
            <w:webHidden/>
          </w:rPr>
          <w:fldChar w:fldCharType="separate"/>
        </w:r>
        <w:r w:rsidR="0071090E">
          <w:rPr>
            <w:noProof/>
            <w:webHidden/>
          </w:rPr>
          <w:t>28</w:t>
        </w:r>
        <w:r w:rsidR="00E6760D" w:rsidRPr="00E6760D">
          <w:rPr>
            <w:noProof/>
            <w:webHidden/>
          </w:rPr>
          <w:fldChar w:fldCharType="end"/>
        </w:r>
      </w:hyperlink>
    </w:p>
    <w:p w14:paraId="2A0F87CF"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36" w:history="1">
        <w:r w:rsidR="00E6760D" w:rsidRPr="00E6760D">
          <w:rPr>
            <w:rStyle w:val="Hyperlink"/>
            <w:noProof/>
            <w:lang w:val="id-ID"/>
          </w:rPr>
          <w:t>BAB IV HASIL DAN PEMBAHAS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6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0D9DE5A"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7" w:history="1">
        <w:r w:rsidR="00E6760D" w:rsidRPr="00E6760D">
          <w:rPr>
            <w:rStyle w:val="Hyperlink"/>
            <w:noProof/>
            <w:lang w:val="id-ID"/>
          </w:rPr>
          <w:t>4.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Pengembangan Sistem</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7 \h </w:instrText>
        </w:r>
        <w:r w:rsidR="00E6760D" w:rsidRPr="00E6760D">
          <w:rPr>
            <w:noProof/>
            <w:webHidden/>
          </w:rPr>
        </w:r>
        <w:r w:rsidR="00E6760D" w:rsidRPr="00E6760D">
          <w:rPr>
            <w:noProof/>
            <w:webHidden/>
          </w:rPr>
          <w:fldChar w:fldCharType="separate"/>
        </w:r>
        <w:r w:rsidR="0071090E">
          <w:rPr>
            <w:noProof/>
            <w:webHidden/>
          </w:rPr>
          <w:t>30</w:t>
        </w:r>
        <w:r w:rsidR="00E6760D" w:rsidRPr="00E6760D">
          <w:rPr>
            <w:noProof/>
            <w:webHidden/>
          </w:rPr>
          <w:fldChar w:fldCharType="end"/>
        </w:r>
      </w:hyperlink>
    </w:p>
    <w:p w14:paraId="3133E77B"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38" w:history="1">
        <w:r w:rsidR="00E6760D" w:rsidRPr="00E6760D">
          <w:rPr>
            <w:rStyle w:val="Hyperlink"/>
            <w:noProof/>
            <w:lang w:val="id-ID"/>
          </w:rPr>
          <w:t>4.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lang w:val="id-ID"/>
          </w:rPr>
          <w:t>Uji Fungsionalitas</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8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2F4429C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39" w:history="1">
        <w:r w:rsidR="00E6760D" w:rsidRPr="00E6760D">
          <w:rPr>
            <w:rStyle w:val="Hyperlink"/>
            <w:noProof/>
          </w:rPr>
          <w:t>4.2.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Persiapan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39 \h </w:instrText>
        </w:r>
        <w:r w:rsidR="00E6760D" w:rsidRPr="00E6760D">
          <w:rPr>
            <w:noProof/>
            <w:webHidden/>
          </w:rPr>
        </w:r>
        <w:r w:rsidR="00E6760D" w:rsidRPr="00E6760D">
          <w:rPr>
            <w:noProof/>
            <w:webHidden/>
          </w:rPr>
          <w:fldChar w:fldCharType="separate"/>
        </w:r>
        <w:r w:rsidR="0071090E">
          <w:rPr>
            <w:noProof/>
            <w:webHidden/>
          </w:rPr>
          <w:t>34</w:t>
        </w:r>
        <w:r w:rsidR="00E6760D" w:rsidRPr="00E6760D">
          <w:rPr>
            <w:noProof/>
            <w:webHidden/>
          </w:rPr>
          <w:fldChar w:fldCharType="end"/>
        </w:r>
      </w:hyperlink>
    </w:p>
    <w:p w14:paraId="6503BE29" w14:textId="77777777" w:rsidR="00E6760D" w:rsidRPr="00E6760D" w:rsidRDefault="00DC6603">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82076040" w:history="1">
        <w:r w:rsidR="00E6760D" w:rsidRPr="00E6760D">
          <w:rPr>
            <w:rStyle w:val="Hyperlink"/>
            <w:noProof/>
          </w:rPr>
          <w:t>4.2.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Hasil Penguji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0 \h </w:instrText>
        </w:r>
        <w:r w:rsidR="00E6760D" w:rsidRPr="00E6760D">
          <w:rPr>
            <w:noProof/>
            <w:webHidden/>
          </w:rPr>
        </w:r>
        <w:r w:rsidR="00E6760D" w:rsidRPr="00E6760D">
          <w:rPr>
            <w:noProof/>
            <w:webHidden/>
          </w:rPr>
          <w:fldChar w:fldCharType="separate"/>
        </w:r>
        <w:r w:rsidR="0071090E">
          <w:rPr>
            <w:noProof/>
            <w:webHidden/>
          </w:rPr>
          <w:t>36</w:t>
        </w:r>
        <w:r w:rsidR="00E6760D" w:rsidRPr="00E6760D">
          <w:rPr>
            <w:noProof/>
            <w:webHidden/>
          </w:rPr>
          <w:fldChar w:fldCharType="end"/>
        </w:r>
      </w:hyperlink>
    </w:p>
    <w:p w14:paraId="5BA3294C"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1" w:history="1">
        <w:r w:rsidR="00E6760D" w:rsidRPr="00E6760D">
          <w:rPr>
            <w:rStyle w:val="Hyperlink"/>
            <w:noProof/>
            <w:lang w:val="id-ID"/>
          </w:rPr>
          <w:t>BAB V KESIMPULAN</w:t>
        </w:r>
        <w:r w:rsidR="00E6760D" w:rsidRPr="00E6760D">
          <w:rPr>
            <w:rStyle w:val="Hyperlink"/>
            <w:noProof/>
          </w:rPr>
          <w:t xml:space="preserve"> DAN 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1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1D7432DC"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2" w:history="1">
        <w:r w:rsidR="00E6760D" w:rsidRPr="00E6760D">
          <w:rPr>
            <w:rStyle w:val="Hyperlink"/>
            <w:noProof/>
          </w:rPr>
          <w:t>5.1</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Kesimpul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2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0DCFEB21" w14:textId="77777777" w:rsidR="00E6760D" w:rsidRPr="00E6760D" w:rsidRDefault="00DC6603">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82076043" w:history="1">
        <w:r w:rsidR="00E6760D" w:rsidRPr="00E6760D">
          <w:rPr>
            <w:rStyle w:val="Hyperlink"/>
            <w:noProof/>
          </w:rPr>
          <w:t>5.2</w:t>
        </w:r>
        <w:r w:rsidR="00E6760D" w:rsidRPr="00E6760D">
          <w:rPr>
            <w:rFonts w:asciiTheme="minorHAnsi" w:eastAsiaTheme="minorEastAsia" w:hAnsiTheme="minorHAnsi" w:cstheme="minorBidi"/>
            <w:noProof/>
            <w:kern w:val="0"/>
            <w:sz w:val="22"/>
            <w:szCs w:val="22"/>
            <w:lang w:val="id-ID" w:eastAsia="id-ID"/>
          </w:rPr>
          <w:tab/>
        </w:r>
        <w:r w:rsidR="00E6760D" w:rsidRPr="00E6760D">
          <w:rPr>
            <w:rStyle w:val="Hyperlink"/>
            <w:noProof/>
          </w:rPr>
          <w:t>Saran</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3 \h </w:instrText>
        </w:r>
        <w:r w:rsidR="00E6760D" w:rsidRPr="00E6760D">
          <w:rPr>
            <w:noProof/>
            <w:webHidden/>
          </w:rPr>
        </w:r>
        <w:r w:rsidR="00E6760D" w:rsidRPr="00E6760D">
          <w:rPr>
            <w:noProof/>
            <w:webHidden/>
          </w:rPr>
          <w:fldChar w:fldCharType="separate"/>
        </w:r>
        <w:r w:rsidR="0071090E">
          <w:rPr>
            <w:noProof/>
            <w:webHidden/>
          </w:rPr>
          <w:t>41</w:t>
        </w:r>
        <w:r w:rsidR="00E6760D" w:rsidRPr="00E6760D">
          <w:rPr>
            <w:noProof/>
            <w:webHidden/>
          </w:rPr>
          <w:fldChar w:fldCharType="end"/>
        </w:r>
      </w:hyperlink>
    </w:p>
    <w:p w14:paraId="7C7C1638" w14:textId="77777777" w:rsidR="00E6760D" w:rsidRPr="00E6760D" w:rsidRDefault="00DC6603">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82076044" w:history="1">
        <w:r w:rsidR="00E6760D" w:rsidRPr="00E6760D">
          <w:rPr>
            <w:rStyle w:val="Hyperlink"/>
            <w:noProof/>
            <w:lang w:val="id-ID"/>
          </w:rPr>
          <w:t>DAFTAR PUSTAKA</w:t>
        </w:r>
        <w:r w:rsidR="00E6760D" w:rsidRPr="00E6760D">
          <w:rPr>
            <w:noProof/>
            <w:webHidden/>
          </w:rPr>
          <w:tab/>
        </w:r>
        <w:r w:rsidR="00E6760D" w:rsidRPr="00E6760D">
          <w:rPr>
            <w:noProof/>
            <w:webHidden/>
          </w:rPr>
          <w:fldChar w:fldCharType="begin"/>
        </w:r>
        <w:r w:rsidR="00E6760D" w:rsidRPr="00E6760D">
          <w:rPr>
            <w:noProof/>
            <w:webHidden/>
          </w:rPr>
          <w:instrText xml:space="preserve"> PAGEREF _Toc482076044 \h </w:instrText>
        </w:r>
        <w:r w:rsidR="00E6760D" w:rsidRPr="00E6760D">
          <w:rPr>
            <w:noProof/>
            <w:webHidden/>
          </w:rPr>
        </w:r>
        <w:r w:rsidR="00E6760D" w:rsidRPr="00E6760D">
          <w:rPr>
            <w:noProof/>
            <w:webHidden/>
          </w:rPr>
          <w:fldChar w:fldCharType="separate"/>
        </w:r>
        <w:r w:rsidR="0071090E">
          <w:rPr>
            <w:noProof/>
            <w:webHidden/>
          </w:rPr>
          <w:t>43</w:t>
        </w:r>
        <w:r w:rsidR="00E6760D" w:rsidRPr="00E6760D">
          <w:rPr>
            <w:noProof/>
            <w:webHidden/>
          </w:rPr>
          <w:fldChar w:fldCharType="end"/>
        </w:r>
      </w:hyperlink>
    </w:p>
    <w:p w14:paraId="3F6D5C41" w14:textId="77777777" w:rsidR="00C53A69" w:rsidRPr="001D740C" w:rsidRDefault="00C53A69" w:rsidP="00C53A69">
      <w:pPr>
        <w:pStyle w:val="TOC1"/>
        <w:rPr>
          <w:noProof/>
          <w:lang w:val="id-ID"/>
        </w:rPr>
        <w:sectPr w:rsidR="00C53A69" w:rsidRPr="001D740C">
          <w:headerReference w:type="even" r:id="rId73"/>
          <w:headerReference w:type="default" r:id="rId74"/>
          <w:footerReference w:type="even" r:id="rId75"/>
          <w:footerReference w:type="default" r:id="rId76"/>
          <w:headerReference w:type="first" r:id="rId77"/>
          <w:footerReference w:type="first" r:id="rId78"/>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6" w:name="_Toc482076009"/>
      <w:r w:rsidRPr="001D740C">
        <w:rPr>
          <w:noProof/>
          <w:lang w:val="id-ID"/>
        </w:rPr>
        <w:lastRenderedPageBreak/>
        <w:t>DAFTAR GAMBAR</w:t>
      </w:r>
      <w:bookmarkEnd w:id="6"/>
    </w:p>
    <w:p w14:paraId="77D469D9" w14:textId="77777777" w:rsidR="00C53A69" w:rsidRPr="001D740C" w:rsidRDefault="00C53A69" w:rsidP="00C53A69">
      <w:pPr>
        <w:pStyle w:val="BodyText"/>
      </w:pPr>
    </w:p>
    <w:p w14:paraId="2AEDA132"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hyperlink w:anchor="__RefHeading___Toc339051244" w:history="1">
        <w:r w:rsidRPr="001D740C">
          <w:rPr>
            <w:rStyle w:val="IndexLink"/>
            <w:noProof/>
            <w:lang w:val="id-ID" w:eastAsia="id-ID"/>
          </w:rPr>
          <w:t>Gambar 2.1  Kuliner - Yimmi Tomyam</w:t>
        </w:r>
        <w:r w:rsidR="00AD4DE9" w:rsidRPr="001D740C">
          <w:rPr>
            <w:rStyle w:val="IndexLink"/>
            <w:noProof/>
            <w:lang w:val="id-ID" w:eastAsia="id-ID"/>
          </w:rPr>
          <w:t>…….</w:t>
        </w:r>
        <w:r w:rsidRPr="001D740C">
          <w:rPr>
            <w:rStyle w:val="IndexLink"/>
            <w:noProof/>
            <w:lang w:val="id-ID" w:eastAsia="id-ID"/>
          </w:rPr>
          <w:tab/>
        </w:r>
      </w:hyperlink>
      <w:r w:rsidR="00AD4DE9" w:rsidRPr="001D740C">
        <w:rPr>
          <w:noProof/>
          <w:lang w:val="id-ID"/>
        </w:rPr>
        <w:t>3</w:t>
      </w:r>
    </w:p>
    <w:p w14:paraId="794DBC46" w14:textId="77777777" w:rsidR="00C53A69" w:rsidRPr="001D740C" w:rsidRDefault="00C53A69" w:rsidP="00C53A69">
      <w:r w:rsidRPr="001D740C">
        <w:fldChar w:fldCharType="end"/>
      </w:r>
    </w:p>
    <w:p w14:paraId="363CC3B7" w14:textId="77777777" w:rsidR="00C53A69" w:rsidRPr="001D740C" w:rsidRDefault="00C53A69" w:rsidP="00C53A69">
      <w:pPr>
        <w:pStyle w:val="BodyText"/>
      </w:pPr>
    </w:p>
    <w:p w14:paraId="542D07BD" w14:textId="77777777" w:rsidR="00C53A69" w:rsidRPr="001D740C" w:rsidRDefault="00C53A69" w:rsidP="00C53A69">
      <w:pPr>
        <w:pStyle w:val="BodyText"/>
      </w:pPr>
    </w:p>
    <w:p w14:paraId="5E8EC9B5" w14:textId="77777777" w:rsidR="00C53A69" w:rsidRPr="001D740C" w:rsidRDefault="00C53A69" w:rsidP="00C53A69">
      <w:pPr>
        <w:sectPr w:rsidR="00C53A69" w:rsidRPr="001D740C">
          <w:headerReference w:type="even" r:id="rId79"/>
          <w:headerReference w:type="default" r:id="rId80"/>
          <w:footerReference w:type="even" r:id="rId81"/>
          <w:footerReference w:type="default" r:id="rId82"/>
          <w:headerReference w:type="first" r:id="rId83"/>
          <w:footerReference w:type="first" r:id="rId84"/>
          <w:pgSz w:w="11906" w:h="16838"/>
          <w:pgMar w:top="2268" w:right="1701" w:bottom="1701" w:left="2268" w:header="1418" w:footer="851" w:gutter="0"/>
          <w:pgNumType w:fmt="lowerRoman"/>
          <w:cols w:space="720"/>
          <w:docGrid w:linePitch="360"/>
        </w:sectPr>
      </w:pPr>
    </w:p>
    <w:p w14:paraId="26DCFBBF" w14:textId="77777777" w:rsidR="00C53A69" w:rsidRPr="001D740C" w:rsidRDefault="00C53A69" w:rsidP="00C53A69">
      <w:pPr>
        <w:pStyle w:val="Heading1"/>
        <w:rPr>
          <w:noProof/>
          <w:lang w:val="id-ID"/>
        </w:rPr>
      </w:pPr>
      <w:bookmarkStart w:id="7" w:name="_Toc482076010"/>
      <w:r w:rsidRPr="001D740C">
        <w:rPr>
          <w:noProof/>
          <w:lang w:val="id-ID"/>
        </w:rPr>
        <w:lastRenderedPageBreak/>
        <w:t>DAFTAR TABEL</w:t>
      </w:r>
      <w:bookmarkEnd w:id="7"/>
    </w:p>
    <w:p w14:paraId="06B2A3CF" w14:textId="77777777" w:rsidR="00C53A69" w:rsidRPr="001D740C" w:rsidRDefault="00C53A69" w:rsidP="00C53A69"/>
    <w:p w14:paraId="0E42F260" w14:textId="77777777" w:rsidR="00C53A69" w:rsidRPr="001D740C" w:rsidRDefault="00C53A69" w:rsidP="00C53A69">
      <w:pPr>
        <w:pStyle w:val="TableofFigures"/>
        <w:rPr>
          <w:noProof/>
          <w:lang w:val="id-ID"/>
        </w:rPr>
      </w:pPr>
      <w:r w:rsidRPr="001D740C">
        <w:rPr>
          <w:noProof/>
          <w:lang w:val="id-ID"/>
        </w:rPr>
        <w:fldChar w:fldCharType="begin"/>
      </w:r>
      <w:r w:rsidRPr="001D740C">
        <w:rPr>
          <w:noProof/>
          <w:lang w:val="id-ID"/>
        </w:rPr>
        <w:instrText xml:space="preserve"> TOC \h \z \t "Caption" \c </w:instrText>
      </w:r>
      <w:r w:rsidRPr="001D740C">
        <w:rPr>
          <w:noProof/>
          <w:lang w:val="id-ID"/>
        </w:rPr>
        <w:fldChar w:fldCharType="separate"/>
      </w:r>
      <w:hyperlink w:anchor="__RefHeading___Toc338238774" w:history="1">
        <w:r w:rsidRPr="001D740C">
          <w:rPr>
            <w:rStyle w:val="IndexLink"/>
            <w:noProof/>
            <w:lang w:val="id-ID" w:eastAsia="id-ID"/>
          </w:rPr>
          <w:t>Tabel 2.1  Contoh template untuk tabel</w:t>
        </w:r>
        <w:r w:rsidRPr="001D740C">
          <w:rPr>
            <w:rStyle w:val="IndexLink"/>
            <w:noProof/>
            <w:lang w:val="id-ID" w:eastAsia="id-ID"/>
          </w:rPr>
          <w:tab/>
          <w:t>2</w:t>
        </w:r>
      </w:hyperlink>
    </w:p>
    <w:p w14:paraId="39590CDD" w14:textId="77777777" w:rsidR="00C53A69" w:rsidRPr="001D740C" w:rsidRDefault="00C53A69" w:rsidP="00C53A69">
      <w:r w:rsidRPr="001D740C">
        <w:fldChar w:fldCharType="end"/>
      </w:r>
    </w:p>
    <w:p w14:paraId="284F58C6" w14:textId="77777777" w:rsidR="00C53A69" w:rsidRPr="001D740C" w:rsidRDefault="00C53A69" w:rsidP="00C53A69"/>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85"/>
          <w:headerReference w:type="default" r:id="rId86"/>
          <w:footerReference w:type="even" r:id="rId87"/>
          <w:footerReference w:type="default" r:id="rId88"/>
          <w:headerReference w:type="first" r:id="rId89"/>
          <w:footerReference w:type="first" r:id="rId90"/>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2076011"/>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9" w:name="_Toc482076012"/>
      <w:r w:rsidRPr="001D740C">
        <w:rPr>
          <w:noProof/>
          <w:lang w:val="id-ID"/>
        </w:rPr>
        <w:t>1.1</w:t>
      </w:r>
      <w:r w:rsidRPr="001D740C">
        <w:rPr>
          <w:noProof/>
          <w:lang w:val="id-ID"/>
        </w:rPr>
        <w:tab/>
        <w:t>Latar Belakang</w:t>
      </w:r>
      <w:bookmarkEnd w:id="9"/>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77777777"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11180F" w:rsidRPr="001D740C">
        <w:rPr>
          <w:rFonts w:cs="Times New Roman"/>
          <w:szCs w:val="24"/>
          <w:lang w:eastAsia="zh-CN"/>
        </w:rPr>
        <w:t xml:space="preserve"> ini mampu dikendalikan secara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w:t>
      </w:r>
      <w:r w:rsidR="0011180F" w:rsidRPr="001D740C">
        <w:rPr>
          <w:rFonts w:cs="Times New Roman"/>
          <w:szCs w:val="24"/>
          <w:lang w:eastAsia="zh-CN"/>
        </w:rPr>
        <w:lastRenderedPageBreak/>
        <w:t xml:space="preserve">provider </w:t>
      </w:r>
      <w:r w:rsidR="0011180F" w:rsidRPr="001D740C">
        <w:rPr>
          <w:rFonts w:cs="Times New Roman"/>
          <w:i/>
          <w:szCs w:val="24"/>
          <w:lang w:eastAsia="zh-CN"/>
        </w:rPr>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77777777"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 Salah satu sistem IoT 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91" w:history="1">
        <w:r w:rsidR="00151135" w:rsidRPr="001D740C">
          <w:rPr>
            <w:rStyle w:val="Hyperlink"/>
            <w:rFonts w:cs="Times New Roman"/>
            <w:szCs w:val="24"/>
            <w:lang w:eastAsia="zh-CN"/>
          </w:rPr>
          <w:t>http://smartcity.wg.ugm.ac.id/webapp/smartfarm/index.php</w:t>
        </w:r>
      </w:hyperlink>
      <w:r w:rsidR="00151135" w:rsidRPr="001D740C">
        <w:rPr>
          <w:rStyle w:val="Hyperlink"/>
          <w:rFonts w:cs="Times New Roman"/>
          <w:szCs w:val="24"/>
          <w:lang w:eastAsia="zh-CN"/>
        </w:rPr>
        <w:t xml:space="preserve"> </w:t>
      </w:r>
      <w:r w:rsidR="00062AF9" w:rsidRPr="001D740C">
        <w:rPr>
          <w:rFonts w:cs="Times New Roman"/>
          <w:szCs w:val="24"/>
          <w:lang w:eastAsia="zh-CN"/>
        </w:rPr>
        <w:t>. Ilustrasi sistem ini 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0E583C" w:rsidRPr="001D740C">
        <w:rPr>
          <w:rFonts w:cs="Times New Roman"/>
          <w:szCs w:val="24"/>
          <w:lang w:eastAsia="zh-CN"/>
        </w:rPr>
        <w:t>basis data</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0E583C" w:rsidRPr="001D740C">
        <w:rPr>
          <w:rFonts w:cs="Times New Roman"/>
          <w:szCs w:val="24"/>
          <w:lang w:eastAsia="zh-CN"/>
        </w:rPr>
        <w:t>basis data</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basis data dan penghubung antara basis data </w:t>
      </w:r>
      <w:r w:rsidR="00350605" w:rsidRPr="001D740C">
        <w:rPr>
          <w:rFonts w:cs="Times New Roman"/>
          <w:szCs w:val="24"/>
          <w:lang w:eastAsia="zh-CN"/>
        </w:rPr>
        <w:t>dengan Sistem informasi.</w:t>
      </w:r>
    </w:p>
    <w:p w14:paraId="42A321FD" w14:textId="77777777"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 xml:space="preserve">Baik itu data dari sensor maupun data yang bersifat </w:t>
      </w:r>
      <w:r w:rsidR="000E583C" w:rsidRPr="001D740C">
        <w:rPr>
          <w:rFonts w:cs="Times New Roman"/>
          <w:szCs w:val="24"/>
          <w:lang w:eastAsia="zh-CN"/>
        </w:rPr>
        <w:t>rahasia</w:t>
      </w:r>
      <w:r w:rsidR="00832B58" w:rsidRPr="001D740C">
        <w:rPr>
          <w:rFonts w:cs="Times New Roman"/>
          <w:szCs w:val="24"/>
          <w:lang w:eastAsia="zh-CN"/>
        </w:rPr>
        <w:t xml:space="preserve"> seperti </w:t>
      </w:r>
      <w:r w:rsidR="00832B58" w:rsidRPr="001D740C">
        <w:rPr>
          <w:rFonts w:cs="Times New Roman"/>
          <w:i/>
          <w:szCs w:val="24"/>
          <w:lang w:eastAsia="zh-CN"/>
        </w:rPr>
        <w:t>username</w:t>
      </w:r>
      <w:r w:rsidR="00832B58" w:rsidRPr="001D740C">
        <w:rPr>
          <w:rFonts w:cs="Times New Roman"/>
          <w:szCs w:val="24"/>
          <w:lang w:eastAsia="zh-CN"/>
        </w:rPr>
        <w:t xml:space="preserve"> dan </w:t>
      </w:r>
      <w:r w:rsidR="00832B58" w:rsidRPr="001D740C">
        <w:rPr>
          <w:rFonts w:cs="Times New Roman"/>
          <w:i/>
          <w:szCs w:val="24"/>
          <w:lang w:eastAsia="zh-CN"/>
        </w:rPr>
        <w:t>password user</w:t>
      </w:r>
      <w:r w:rsidR="00832B58" w:rsidRPr="001D740C">
        <w:rPr>
          <w:rFonts w:cs="Times New Roman"/>
          <w:szCs w:val="24"/>
          <w:lang w:eastAsia="zh-CN"/>
        </w:rPr>
        <w:t xml:space="preserve">. Untuk itu diperlukan suatu layanan manajemen </w:t>
      </w:r>
      <w:r w:rsidR="00832B58" w:rsidRPr="001D740C">
        <w:rPr>
          <w:rFonts w:cs="Times New Roman"/>
          <w:i/>
          <w:szCs w:val="24"/>
          <w:lang w:eastAsia="zh-CN"/>
        </w:rPr>
        <w:t>user</w:t>
      </w:r>
      <w:r w:rsidR="00832B58" w:rsidRPr="001D740C">
        <w:rPr>
          <w:rFonts w:cs="Times New Roman"/>
          <w:szCs w:val="24"/>
          <w:lang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0D254538">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3A51E4CF" w14:textId="77777777" w:rsidR="00062AF9" w:rsidRPr="001D740C"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r w:rsidRPr="001D740C">
        <w:rPr>
          <w:rFonts w:cs="Times New Roman"/>
          <w:szCs w:val="24"/>
          <w:lang w:eastAsia="zh-CN"/>
        </w:rPr>
        <w:t xml:space="preserve">pemantauan </w:t>
      </w:r>
      <w:r w:rsidR="00151135" w:rsidRPr="001D740C">
        <w:rPr>
          <w:rFonts w:cs="Times New Roman"/>
          <w:szCs w:val="24"/>
          <w:lang w:eastAsia="zh-CN"/>
        </w:rPr>
        <w:t>perkebunan K</w:t>
      </w:r>
      <w:r w:rsidRPr="001D740C">
        <w:rPr>
          <w:rFonts w:cs="Times New Roman"/>
          <w:szCs w:val="24"/>
          <w:lang w:eastAsia="zh-CN"/>
        </w:rPr>
        <w:t xml:space="preserve">elapa </w:t>
      </w:r>
      <w:r w:rsidR="00151135" w:rsidRPr="001D740C">
        <w:rPr>
          <w:rFonts w:cs="Times New Roman"/>
          <w:szCs w:val="24"/>
          <w:lang w:eastAsia="zh-CN"/>
        </w:rPr>
        <w:t>S</w:t>
      </w:r>
      <w:r w:rsidRPr="001D740C">
        <w:rPr>
          <w:rFonts w:cs="Times New Roman"/>
          <w:szCs w:val="24"/>
          <w:lang w:eastAsia="zh-CN"/>
        </w:rPr>
        <w:t>awit</w:t>
      </w:r>
      <w:r w:rsidR="00556C96" w:rsidRPr="001D740C">
        <w:rPr>
          <w:rFonts w:cs="Times New Roman"/>
          <w:szCs w:val="24"/>
          <w:lang w:eastAsia="zh-CN"/>
        </w:rPr>
        <w:fldChar w:fldCharType="begin"/>
      </w:r>
      <w:r w:rsidR="00556C96" w:rsidRPr="001D740C">
        <w:instrText xml:space="preserve"> XE "</w:instrText>
      </w:r>
      <w:r w:rsidR="00556C96" w:rsidRPr="001D740C">
        <w:rPr>
          <w:rFonts w:cs="Times New Roman"/>
          <w:szCs w:val="24"/>
          <w:lang w:eastAsia="zh-CN"/>
        </w:rPr>
        <w:instrText>Gambar 1.1 Konsep sistem Smart Farm pemantauan perkebunan Kelapa Sawit</w:instrText>
      </w:r>
      <w:r w:rsidR="00556C96" w:rsidRPr="001D740C">
        <w:instrText xml:space="preserve">" </w:instrText>
      </w:r>
      <w:r w:rsidR="00556C96"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2076013"/>
      <w:r w:rsidRPr="001D740C">
        <w:rPr>
          <w:noProof/>
          <w:lang w:val="id-ID"/>
        </w:rPr>
        <w:t>1.2</w:t>
      </w:r>
      <w:r w:rsidRPr="001D740C">
        <w:rPr>
          <w:noProof/>
          <w:lang w:val="id-ID"/>
        </w:rPr>
        <w:tab/>
        <w:t>Perumusan masalah</w:t>
      </w:r>
      <w:bookmarkEnd w:id="10"/>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Data API pada system Smart Farm masih bisa diakses oleh semua user</w:t>
      </w:r>
      <w:r w:rsidR="007D7665" w:rsidRPr="001D740C">
        <w:rPr>
          <w:noProof/>
          <w:lang w:val="id-ID"/>
        </w:rPr>
        <w:t xml:space="preserve"> selama user mengetahui alamat URI</w:t>
      </w:r>
    </w:p>
    <w:p w14:paraId="3158ADE5" w14:textId="77777777"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14:paraId="3213E982" w14:textId="77777777"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berdasarkan hak akses</w:t>
      </w:r>
      <w:r w:rsidR="00A908E3" w:rsidRPr="001D740C">
        <w:rPr>
          <w:noProof/>
          <w:lang w:val="id-ID"/>
        </w:rPr>
        <w:t xml:space="preserve"> </w:t>
      </w:r>
      <w:r w:rsidR="00597736" w:rsidRPr="001D740C">
        <w:rPr>
          <w:i/>
          <w:noProof/>
          <w:lang w:val="id-ID"/>
        </w:rPr>
        <w:t>resource</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1" w:name="_Toc482076014"/>
      <w:r w:rsidRPr="001D740C">
        <w:rPr>
          <w:noProof/>
          <w:lang w:val="id-ID"/>
        </w:rPr>
        <w:lastRenderedPageBreak/>
        <w:t>1.3</w:t>
      </w:r>
      <w:r w:rsidRPr="001D740C">
        <w:rPr>
          <w:noProof/>
          <w:lang w:val="id-ID"/>
        </w:rPr>
        <w:tab/>
        <w:t>Keaslian penelitian</w:t>
      </w:r>
      <w:bookmarkEnd w:id="11"/>
    </w:p>
    <w:p w14:paraId="1B1F31DD" w14:textId="77777777"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1944C8"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C94BC8"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14:paraId="5860E08F" w14:textId="77777777" w:rsidTr="00C94BC8">
        <w:tc>
          <w:tcPr>
            <w:tcW w:w="704" w:type="dxa"/>
          </w:tcPr>
          <w:p w14:paraId="4E6B75F1"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14:paraId="0B988E33" w14:textId="77777777"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14:paraId="7693E05D"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14:paraId="22134593" w14:textId="77777777"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14:paraId="06E0127D" w14:textId="77777777" w:rsidTr="00C94BC8">
        <w:tc>
          <w:tcPr>
            <w:tcW w:w="704" w:type="dxa"/>
          </w:tcPr>
          <w:p w14:paraId="1793A4B8" w14:textId="77777777"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7777777"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14:paraId="13519522" w14:textId="77777777"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6240D"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653350"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w:t>
      </w:r>
      <w:r w:rsidRPr="001D740C">
        <w:rPr>
          <w:noProof/>
          <w:lang w:val="id-ID"/>
        </w:rPr>
        <w:lastRenderedPageBreak/>
        <w:t>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sidRPr="001D740C">
        <w:rPr>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2076015"/>
      <w:r w:rsidRPr="001D740C">
        <w:rPr>
          <w:noProof/>
          <w:lang w:val="id-ID"/>
        </w:rPr>
        <w:t>1.4</w:t>
      </w:r>
      <w:r w:rsidRPr="001D740C">
        <w:rPr>
          <w:noProof/>
          <w:lang w:val="id-ID"/>
        </w:rPr>
        <w:tab/>
        <w:t>Tujuan Penelitian</w:t>
      </w:r>
      <w:bookmarkEnd w:id="12"/>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7777777"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3" w:name="_Toc482076016"/>
      <w:r w:rsidRPr="001D740C">
        <w:rPr>
          <w:noProof/>
          <w:lang w:val="id-ID"/>
        </w:rPr>
        <w:t>1.5</w:t>
      </w:r>
      <w:r w:rsidRPr="001D740C">
        <w:rPr>
          <w:noProof/>
          <w:lang w:val="id-ID"/>
        </w:rPr>
        <w:tab/>
        <w:t>Batasan Masalah</w:t>
      </w:r>
      <w:bookmarkEnd w:id="13"/>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4" w:name="_Toc482076017"/>
      <w:r w:rsidRPr="001D740C">
        <w:rPr>
          <w:noProof/>
          <w:lang w:val="id-ID"/>
        </w:rPr>
        <w:t>1.6</w:t>
      </w:r>
      <w:r w:rsidRPr="001D740C">
        <w:rPr>
          <w:noProof/>
          <w:lang w:val="id-ID"/>
        </w:rPr>
        <w:tab/>
        <w:t>Manfaat Penelitian</w:t>
      </w:r>
      <w:bookmarkEnd w:id="14"/>
    </w:p>
    <w:p w14:paraId="5B7E9EA2" w14:textId="77777777" w:rsidR="00F451C8" w:rsidRPr="001D740C" w:rsidRDefault="000037D4" w:rsidP="00EE3800">
      <w:pPr>
        <w:pStyle w:val="BodyText"/>
        <w:spacing w:line="360" w:lineRule="auto"/>
        <w:ind w:left="709"/>
        <w:jc w:val="both"/>
        <w:rPr>
          <w:rFonts w:cs="Times New Roman"/>
          <w:szCs w:val="24"/>
          <w:lang w:eastAsia="zh-CN"/>
        </w:rPr>
      </w:pPr>
      <w:r w:rsidRPr="001D740C">
        <w:rPr>
          <w:rFonts w:cs="Times New Roman"/>
          <w:szCs w:val="24"/>
          <w:lang w:eastAsia="zh-CN"/>
        </w:rPr>
        <w:t>Dengan penelitian ini, maka diharapkan akan memberikan manfaat antara lain</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5E74C283" w14:textId="77777777" w:rsidR="003311BF" w:rsidRPr="001D740C" w:rsidRDefault="003311BF" w:rsidP="003D59DD">
      <w:pPr>
        <w:pStyle w:val="Heading1"/>
        <w:spacing w:line="360" w:lineRule="auto"/>
        <w:rPr>
          <w:noProof/>
          <w:lang w:val="id-ID"/>
        </w:rPr>
      </w:pPr>
      <w:bookmarkStart w:id="15" w:name="_Toc482076018"/>
      <w:r w:rsidRPr="001D740C">
        <w:rPr>
          <w:noProof/>
          <w:lang w:val="id-ID"/>
        </w:rPr>
        <w:lastRenderedPageBreak/>
        <w:t>BAB II</w:t>
      </w:r>
      <w:r w:rsidRPr="001D740C">
        <w:rPr>
          <w:noProof/>
          <w:lang w:val="id-ID"/>
        </w:rPr>
        <w:br/>
        <w:t>TINJAUAN PUSTAKA DAN LANDASAN TEORI</w:t>
      </w:r>
      <w:bookmarkEnd w:id="15"/>
    </w:p>
    <w:p w14:paraId="405702D7" w14:textId="77777777" w:rsidR="003311BF" w:rsidRPr="001D740C" w:rsidRDefault="003311BF" w:rsidP="00891BE5">
      <w:pPr>
        <w:pStyle w:val="Heading2"/>
        <w:jc w:val="both"/>
        <w:rPr>
          <w:noProof/>
          <w:lang w:val="id-ID"/>
        </w:rPr>
      </w:pPr>
      <w:bookmarkStart w:id="16" w:name="_Toc482076019"/>
      <w:r w:rsidRPr="001D740C">
        <w:rPr>
          <w:noProof/>
          <w:lang w:val="id-ID"/>
        </w:rPr>
        <w:t>2.1</w:t>
      </w:r>
      <w:r w:rsidRPr="001D740C">
        <w:rPr>
          <w:noProof/>
          <w:lang w:val="id-ID"/>
        </w:rPr>
        <w:tab/>
        <w:t>Tinjauan Pustaka</w:t>
      </w:r>
      <w:bookmarkEnd w:id="16"/>
    </w:p>
    <w:p w14:paraId="6514D77B" w14:textId="77777777"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77777777"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Pr="001D740C">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Pr="001D740C">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Pr="001D740C">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77777777"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653350" w:rsidRPr="001D740C">
        <w:rPr>
          <w:noProof/>
          <w:lang w:val="id-ID"/>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77777777"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20F84C3B" w14:textId="77777777"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14:paraId="70912C27" w14:textId="77777777"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C3788B" w:rsidRPr="001D740C">
        <w:rPr>
          <w:noProof/>
          <w:lang w:val="id-ID"/>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14:paraId="0C57C144" w14:textId="561925A0"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 xml:space="preserve">Metode ini diklaim lebih aman </w:t>
      </w:r>
      <w:r w:rsidR="0080500D">
        <w:rPr>
          <w:noProof/>
        </w:rPr>
        <w:t xml:space="preserve">dari 2 metode sebelumnya </w:t>
      </w:r>
      <w:r w:rsidR="00070BD2" w:rsidRPr="001D740C">
        <w:rPr>
          <w:noProof/>
          <w:lang w:val="id-ID"/>
        </w:rPr>
        <w:t>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14:paraId="1D9E132A" w14:textId="77777777" w:rsidR="0006240D" w:rsidRPr="001D740C" w:rsidRDefault="00465EE6" w:rsidP="00891BE5">
      <w:pPr>
        <w:pStyle w:val="Paragraf"/>
        <w:rPr>
          <w:noProof/>
          <w:lang w:val="id-ID"/>
        </w:rPr>
      </w:pPr>
      <w:r w:rsidRPr="001D740C">
        <w:rPr>
          <w:noProof/>
          <w:lang w:val="id-ID"/>
        </w:rPr>
        <w:lastRenderedPageBreak/>
        <w:t xml:space="preserve">Pengembangan metode ini dilanjutkan oleh Huang et al </w:t>
      </w:r>
      <w:r w:rsidRPr="001D740C">
        <w:rPr>
          <w:noProof/>
          <w:lang w:val="id-ID"/>
        </w:rPr>
        <w:fldChar w:fldCharType="begin" w:fldLock="1"/>
      </w:r>
      <w:r w:rsidR="001B0604" w:rsidRPr="001D740C">
        <w:rPr>
          <w:noProof/>
          <w:lang w:val="id-ID"/>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77777777"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6717B5C0" w14:textId="77777777"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82116E" w:rsidRPr="001D740C">
        <w:rPr>
          <w:noProof/>
          <w:lang w:val="id-ID"/>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xml:space="preserve">) dimana setiap request yang terjadi akan memberikan </w:t>
      </w:r>
      <w:r w:rsidR="00131A7F" w:rsidRPr="00563DEB">
        <w:rPr>
          <w:i/>
          <w:noProof/>
          <w:lang w:val="id-ID"/>
        </w:rPr>
        <w:t>response permission resource</w:t>
      </w:r>
      <w:r w:rsidR="00131A7F" w:rsidRPr="001D740C">
        <w:rPr>
          <w:noProof/>
          <w:lang w:val="id-ID"/>
        </w:rPr>
        <w:t xml:space="preserv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7" w:name="_Toc482076020"/>
      <w:r w:rsidRPr="001D740C">
        <w:rPr>
          <w:noProof/>
          <w:lang w:val="id-ID"/>
        </w:rPr>
        <w:lastRenderedPageBreak/>
        <w:t>2.2</w:t>
      </w:r>
      <w:r w:rsidRPr="001D740C">
        <w:rPr>
          <w:noProof/>
          <w:lang w:val="id-ID"/>
        </w:rPr>
        <w:tab/>
        <w:t>Landasan Teori</w:t>
      </w:r>
      <w:bookmarkEnd w:id="17"/>
    </w:p>
    <w:p w14:paraId="2CA38E23" w14:textId="618CE553"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w:t>
      </w:r>
      <w:r w:rsidR="001A4EDD" w:rsidRPr="00443A37">
        <w:rPr>
          <w:i/>
          <w:noProof/>
          <w:lang w:val="id-ID"/>
        </w:rPr>
        <w:t xml:space="preserve"> </w:t>
      </w:r>
      <w:r w:rsidR="00443A37" w:rsidRPr="00443A37">
        <w:rPr>
          <w:i/>
          <w:noProof/>
        </w:rPr>
        <w:t>Web Service</w:t>
      </w:r>
      <w:r w:rsidR="00443A37">
        <w:rPr>
          <w:noProof/>
        </w:rPr>
        <w:t xml:space="preserve">, </w:t>
      </w:r>
      <w:r w:rsidRPr="001D740C">
        <w:rPr>
          <w:noProof/>
          <w:lang w:val="id-ID"/>
        </w:rPr>
        <w:t xml:space="preserve">REST, JSON, ROA dan Slim </w:t>
      </w:r>
      <w:commentRangeStart w:id="18"/>
      <w:r w:rsidRPr="001D740C">
        <w:rPr>
          <w:noProof/>
          <w:lang w:val="id-ID"/>
        </w:rPr>
        <w:t>Framework</w:t>
      </w:r>
      <w:commentRangeEnd w:id="18"/>
      <w:r w:rsidR="008906DF">
        <w:rPr>
          <w:rStyle w:val="CommentReference"/>
          <w:rFonts w:eastAsiaTheme="minorHAnsi" w:cstheme="minorBidi"/>
          <w:noProof/>
          <w:kern w:val="0"/>
          <w:lang w:val="id-ID" w:eastAsia="en-US"/>
        </w:rPr>
        <w:commentReference w:id="18"/>
      </w:r>
    </w:p>
    <w:p w14:paraId="1990AACF" w14:textId="77777777" w:rsidR="008E4443" w:rsidRPr="001D740C" w:rsidRDefault="008E4443" w:rsidP="008E4443">
      <w:pPr>
        <w:pStyle w:val="Heading3"/>
        <w:jc w:val="both"/>
        <w:rPr>
          <w:rFonts w:ascii="Times New Roman" w:hAnsi="Times New Roman" w:cs="Times New Roman"/>
          <w:b/>
          <w:color w:val="auto"/>
        </w:rPr>
      </w:pPr>
      <w:bookmarkStart w:id="19" w:name="_Toc482076021"/>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9"/>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7237EE13"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2BBCA98A"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511B3953"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297C1002"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0053714A">
        <w:rPr>
          <w:noProof/>
        </w:rPr>
        <w:t>Saat ini m</w:t>
      </w:r>
      <w:r w:rsidRPr="001D740C">
        <w:rPr>
          <w:noProof/>
          <w:lang w:val="id-ID"/>
        </w:rPr>
        <w:t>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lastRenderedPageBreak/>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67712106" w14:textId="0328DA62" w:rsidR="009569EE" w:rsidRDefault="006C39E2" w:rsidP="009569EE">
      <w:pPr>
        <w:pStyle w:val="Paragraf"/>
        <w:tabs>
          <w:tab w:val="left" w:pos="6225"/>
        </w:tabs>
        <w:ind w:left="1069" w:firstLine="0"/>
        <w:jc w:val="center"/>
        <w:rPr>
          <w:noProof/>
          <w:lang w:val="id-ID"/>
        </w:rPr>
      </w:pPr>
      <w:r>
        <w:rPr>
          <w:noProof/>
          <w:lang w:val="id-ID" w:eastAsia="id-ID"/>
        </w:rPr>
        <w:drawing>
          <wp:inline distT="0" distB="0" distL="0" distR="0" wp14:anchorId="514E96CD" wp14:editId="5893150C">
            <wp:extent cx="3951066" cy="2141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961331" cy="2147041"/>
                    </a:xfrm>
                    <a:prstGeom prst="rect">
                      <a:avLst/>
                    </a:prstGeom>
                  </pic:spPr>
                </pic:pic>
              </a:graphicData>
            </a:graphic>
          </wp:inline>
        </w:drawing>
      </w:r>
    </w:p>
    <w:p w14:paraId="460F6B01" w14:textId="146B24B0" w:rsidR="009569EE" w:rsidRPr="009569EE" w:rsidRDefault="009569EE" w:rsidP="009569EE">
      <w:pPr>
        <w:pStyle w:val="Paragraf"/>
        <w:tabs>
          <w:tab w:val="left" w:pos="6225"/>
        </w:tabs>
        <w:ind w:left="1069" w:firstLine="0"/>
        <w:jc w:val="center"/>
        <w:rPr>
          <w:noProof/>
        </w:rPr>
      </w:pPr>
      <w:r>
        <w:rPr>
          <w:noProof/>
        </w:rPr>
        <w:t>Gambar 2.1 Layer dalam Internet of Things</w:t>
      </w:r>
    </w:p>
    <w:p w14:paraId="40CDE8FC" w14:textId="5094FB2C"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8D6952">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previouslyFormattedCitation" : "[17]" }, "properties" : { "noteIndex" : 0 }, "schema" : "https://github.com/citation-style-language/schema/raw/master/csl-citation.json" }</w:instrText>
      </w:r>
      <w:r w:rsidR="005E3A5F">
        <w:rPr>
          <w:noProof/>
          <w:lang w:val="id-ID"/>
        </w:rPr>
        <w:fldChar w:fldCharType="separate"/>
      </w:r>
      <w:r w:rsidR="005E3A5F" w:rsidRPr="005E3A5F">
        <w:rPr>
          <w:noProof/>
          <w:lang w:val="id-ID"/>
        </w:rPr>
        <w:t>[17]</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3E5E08C5" w:rsidR="007C5245" w:rsidRDefault="00752E8E" w:rsidP="00752E8E">
      <w:pPr>
        <w:pStyle w:val="Paragraf"/>
        <w:tabs>
          <w:tab w:val="left" w:pos="6225"/>
        </w:tabs>
        <w:ind w:firstLine="567"/>
        <w:rPr>
          <w:noProof/>
          <w:lang w:val="id-ID"/>
        </w:rPr>
      </w:pPr>
      <w:r w:rsidRPr="00752E8E">
        <w:rPr>
          <w:noProof/>
          <w:lang w:val="id-ID"/>
        </w:rPr>
        <w:t>Setelah data tersebut dikumpulkan</w:t>
      </w:r>
      <w:r w:rsidR="00036325">
        <w:rPr>
          <w:noProof/>
        </w:rPr>
        <w:t>,</w:t>
      </w:r>
      <w:r w:rsidRPr="00752E8E">
        <w:rPr>
          <w:noProof/>
          <w:lang w:val="id-ID"/>
        </w:rPr>
        <w:t xml:space="preserve"> </w:t>
      </w:r>
      <w:r w:rsidR="00036325">
        <w:rPr>
          <w:noProof/>
        </w:rPr>
        <w:t>k</w:t>
      </w:r>
      <w:r w:rsidRPr="00752E8E">
        <w:rPr>
          <w:noProof/>
          <w:lang w:val="id-ID"/>
        </w:rPr>
        <w:t xml:space="preserve">emudian data di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CA3720">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8]", "plainTextFormattedCitation" : "[18]", "previouslyFormattedCitation" : "[18]" }, "properties" : { "noteIndex" : 0 }, "schema" : "https://github.com/citation-style-language/schema/raw/master/csl-citation.json" }</w:instrText>
      </w:r>
      <w:r w:rsidR="008D6952">
        <w:rPr>
          <w:noProof/>
        </w:rPr>
        <w:fldChar w:fldCharType="separate"/>
      </w:r>
      <w:r w:rsidR="008D6952" w:rsidRPr="008D6952">
        <w:rPr>
          <w:noProof/>
        </w:rPr>
        <w:t>[18]</w:t>
      </w:r>
      <w:r w:rsidR="008D6952">
        <w:rPr>
          <w:noProof/>
        </w:rPr>
        <w:fldChar w:fldCharType="end"/>
      </w:r>
      <w:r w:rsidR="008D6952">
        <w:rPr>
          <w:noProof/>
        </w:rPr>
        <w:t xml:space="preserve"> merupakan protokol komunikasi yang mendukung standar jaringan mesh dan transfer data tingkat rendah. Zigbee sering digunakan dalam </w:t>
      </w:r>
      <w:r w:rsidR="000A3FC9">
        <w:rPr>
          <w:noProof/>
        </w:rPr>
        <w:t xml:space="preserve">jaringan sensor nirkabel sedangkan Z-Wave </w:t>
      </w:r>
      <w:r w:rsidR="000A3FC9">
        <w:rPr>
          <w:noProof/>
        </w:rPr>
        <w:lastRenderedPageBreak/>
        <w:t xml:space="preserve">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Low Power Network Area Network </w:t>
      </w:r>
      <w:r w:rsidR="007C5245">
        <w:rPr>
          <w:noProof/>
        </w:rPr>
        <w:t xml:space="preserve">merupakan protokol komunikasi berbasis IP versi 6 yang mendukung konsumsi daya rendah. Penggunaan jaringan 6LoWPAN sangat dianjurkan jika </w:t>
      </w:r>
      <w:r w:rsidR="007C5245" w:rsidRPr="008B79A4">
        <w:rPr>
          <w:i/>
          <w:noProof/>
        </w:rPr>
        <w:t>sensor node</w:t>
      </w:r>
      <w:r w:rsidR="007C5245">
        <w:rPr>
          <w:noProof/>
        </w:rPr>
        <w:t xml:space="preserve"> yang digunakan sudah mendukung komunikasi melalui IP</w:t>
      </w:r>
      <w:r w:rsidR="0019024D">
        <w:rPr>
          <w:noProof/>
        </w:rPr>
        <w:t>.</w:t>
      </w:r>
      <w:r w:rsidR="007C5245">
        <w:rPr>
          <w:noProof/>
        </w:rPr>
        <w:t xml:space="preserve"> </w:t>
      </w:r>
    </w:p>
    <w:p w14:paraId="32E396EF" w14:textId="01453BB4" w:rsidR="00752E8E"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r w:rsidR="00436DB6">
        <w:rPr>
          <w:noProof/>
        </w:rPr>
        <w:t xml:space="preserve">dari </w:t>
      </w:r>
      <w:r w:rsidR="00436DB6" w:rsidRPr="00436DB6">
        <w:rPr>
          <w:i/>
          <w:noProof/>
        </w:rPr>
        <w:t>perception layer</w:t>
      </w:r>
      <w:r w:rsidR="00436DB6">
        <w:rPr>
          <w:noProof/>
        </w:rPr>
        <w:t>.</w:t>
      </w:r>
    </w:p>
    <w:p w14:paraId="62BD851C" w14:textId="77777777" w:rsidR="008B79A4" w:rsidRPr="00036325" w:rsidRDefault="008B79A4" w:rsidP="00752E8E">
      <w:pPr>
        <w:pStyle w:val="Paragraf"/>
        <w:tabs>
          <w:tab w:val="left" w:pos="6225"/>
        </w:tabs>
        <w:ind w:firstLine="567"/>
        <w:rPr>
          <w:noProof/>
        </w:rPr>
      </w:pPr>
    </w:p>
    <w:p w14:paraId="078EDA3E" w14:textId="77777777" w:rsidR="008E4443" w:rsidRPr="001D740C" w:rsidRDefault="008E4443" w:rsidP="008E4443">
      <w:pPr>
        <w:pStyle w:val="Heading3"/>
        <w:jc w:val="both"/>
        <w:rPr>
          <w:rFonts w:ascii="Times New Roman" w:hAnsi="Times New Roman" w:cs="Times New Roman"/>
          <w:b/>
          <w:color w:val="auto"/>
        </w:rPr>
      </w:pPr>
      <w:bookmarkStart w:id="20" w:name="_Toc482076022"/>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0"/>
    </w:p>
    <w:p w14:paraId="43B94C13" w14:textId="692858EC"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6C39E2">
        <w:rPr>
          <w:rFonts w:cs="Times New Roman"/>
          <w:szCs w:val="24"/>
          <w:lang w:eastAsia="zh-CN"/>
        </w:rPr>
        <w:t xml:space="preserve"> </w:t>
      </w:r>
      <w:r w:rsidR="00A675B4" w:rsidRPr="001D740C">
        <w:rPr>
          <w:rFonts w:cs="Times New Roman"/>
          <w:szCs w:val="24"/>
          <w:lang w:eastAsia="zh-CN"/>
        </w:rPr>
        <w:fldChar w:fldCharType="begin" w:fldLock="1"/>
      </w:r>
      <w:r w:rsidR="00CA3720">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9]", "plainTextFormattedCitation" : "[19]", "previouslyFormattedCitation" : "[19]" }, "properties" : { "noteIndex" : 0 }, "schema" : "https://github.com/citation-style-language/schema/raw/master/csl-citation.json" }</w:instrText>
      </w:r>
      <w:r w:rsidR="00A675B4" w:rsidRPr="001D740C">
        <w:rPr>
          <w:rFonts w:cs="Times New Roman"/>
          <w:szCs w:val="24"/>
          <w:lang w:eastAsia="zh-CN"/>
        </w:rPr>
        <w:fldChar w:fldCharType="separate"/>
      </w:r>
      <w:r w:rsidR="008D6952" w:rsidRPr="008D6952">
        <w:rPr>
          <w:rFonts w:cs="Times New Roman"/>
          <w:szCs w:val="24"/>
          <w:lang w:eastAsia="zh-CN"/>
        </w:rPr>
        <w:t>[19]</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CA3720">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20]", "plainTextFormattedCitation" : "[20]", "previouslyFormattedCitation" : "[20]" }, "properties" : { "noteIndex" : 0 }, "schema" : "https://github.com/citation-style-language/schema/raw/master/csl-citation.json" }</w:instrText>
      </w:r>
      <w:r w:rsidR="00504725" w:rsidRPr="001D740C">
        <w:rPr>
          <w:rFonts w:cs="Times New Roman"/>
          <w:szCs w:val="24"/>
          <w:lang w:eastAsia="zh-CN"/>
        </w:rPr>
        <w:fldChar w:fldCharType="separate"/>
      </w:r>
      <w:r w:rsidR="008D6952" w:rsidRPr="008D6952">
        <w:rPr>
          <w:rFonts w:cs="Times New Roman"/>
          <w:szCs w:val="24"/>
          <w:lang w:eastAsia="zh-CN"/>
        </w:rPr>
        <w:t>[20]</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430B7100" w14:textId="10A3B344" w:rsidR="00CA3720" w:rsidRPr="00CA3720" w:rsidRDefault="002E6B10" w:rsidP="00891BE5">
      <w:pPr>
        <w:pStyle w:val="Paragraf"/>
        <w:rPr>
          <w:noProof/>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w:t>
      </w:r>
      <w:r w:rsidR="00CA3720">
        <w:rPr>
          <w:noProof/>
          <w:lang w:val="id-ID"/>
        </w:rPr>
        <w:t xml:space="preserve">i sensor-sensor yang digunakan. </w:t>
      </w:r>
      <w:r w:rsidR="00CA3720" w:rsidRPr="00CA3720">
        <w:rPr>
          <w:noProof/>
          <w:lang w:val="id-ID"/>
        </w:rPr>
        <w:t xml:space="preserve">Arsitektur </w:t>
      </w:r>
      <w:r w:rsidR="00CA3720" w:rsidRPr="00CA3720">
        <w:rPr>
          <w:i/>
          <w:noProof/>
          <w:lang w:val="id-ID"/>
        </w:rPr>
        <w:t>middleware</w:t>
      </w:r>
      <w:r w:rsidR="00CA3720" w:rsidRPr="00CA3720">
        <w:rPr>
          <w:noProof/>
          <w:lang w:val="id-ID"/>
        </w:rPr>
        <w:t xml:space="preserve"> pada IoT dibedakan menjadi 3 tipe</w:t>
      </w:r>
      <w:r w:rsidR="00CA3720">
        <w:rPr>
          <w:noProof/>
        </w:rPr>
        <w:t xml:space="preserve"> </w:t>
      </w:r>
      <w:r w:rsidR="00CA3720">
        <w:rPr>
          <w:noProof/>
        </w:rPr>
        <w:fldChar w:fldCharType="begin" w:fldLock="1"/>
      </w:r>
      <w:r w:rsidR="00B73EE8">
        <w:rPr>
          <w:noProof/>
        </w:rPr>
        <w:instrText>ADDIN CSL_CITATION { "citationItems" : [ { "id" : "ITEM-1", "itemData" : { "author" : [ { "dropping-particle" : "", "family" : "Ngu", "given" : "Anne H", "non-dropping-particle" : "", "parse-names" : false, "suffix" : "" }, { "dropping-particle" : "", "family" : "Gutierrez", "given" : "Mario", "non-dropping-particle" : "", "parse-names" : false, "suffix" : "" }, { "dropping-particle" : "", "family" : "Metsis", "given" : "Vangelis", "non-dropping-particle" : "", "parse-names" : false, "suffix" : "" }, { "dropping-particle" : "", "family" : "Sheng", "given" : "Quan Z", "non-dropping-particle" : "", "parse-names" : false, "suffix" : "" } ], "id" : "ITEM-1", "issue" : "1", "issued" : { "date-parts" : [ [ "2017" ] ] }, "page" : "1-20", "title" : "IoT Middleware : A Survey on Issues and Enabling Technologies", "type" : "article-journal", "volume" : "4" }, "uris" : [ "http://www.mendeley.com/documents/?uuid=0defdb44-e446-44a3-87f4-ab6155dfe70f" ] } ], "mendeley" : { "formattedCitation" : "[21]", "plainTextFormattedCitation" : "[21]", "previouslyFormattedCitation" : "[21]" }, "properties" : { "noteIndex" : 0 }, "schema" : "https://github.com/citation-style-language/schema/raw/master/csl-citation.json" }</w:instrText>
      </w:r>
      <w:r w:rsidR="00CA3720">
        <w:rPr>
          <w:noProof/>
        </w:rPr>
        <w:fldChar w:fldCharType="separate"/>
      </w:r>
      <w:r w:rsidR="00CA3720" w:rsidRPr="00CA3720">
        <w:rPr>
          <w:noProof/>
        </w:rPr>
        <w:t>[21]</w:t>
      </w:r>
      <w:r w:rsidR="00CA3720">
        <w:rPr>
          <w:noProof/>
        </w:rPr>
        <w:fldChar w:fldCharType="end"/>
      </w:r>
      <w:r w:rsidR="00CA3720" w:rsidRPr="00CA3720">
        <w:rPr>
          <w:noProof/>
          <w:lang w:val="id-ID"/>
        </w:rPr>
        <w:t xml:space="preserve">. Yang pertama </w:t>
      </w:r>
      <w:r w:rsidR="00CA3720" w:rsidRPr="00CA3720">
        <w:rPr>
          <w:i/>
          <w:noProof/>
          <w:lang w:val="id-ID"/>
        </w:rPr>
        <w:t>middleware</w:t>
      </w:r>
      <w:r w:rsidR="00CA3720" w:rsidRPr="00CA3720">
        <w:rPr>
          <w:noProof/>
          <w:lang w:val="id-ID"/>
        </w:rPr>
        <w:t xml:space="preserve"> berbasis </w:t>
      </w:r>
      <w:r w:rsidR="00CA3720" w:rsidRPr="00CA3720">
        <w:rPr>
          <w:i/>
          <w:noProof/>
          <w:lang w:val="id-ID"/>
        </w:rPr>
        <w:t>service-based solution</w:t>
      </w:r>
      <w:r w:rsidR="00CA3720" w:rsidRPr="00CA3720">
        <w:rPr>
          <w:noProof/>
          <w:lang w:val="id-ID"/>
        </w:rPr>
        <w:t xml:space="preserve">. Arsitektur ini menggunakan standar </w:t>
      </w:r>
      <w:r w:rsidR="00CA3720" w:rsidRPr="00CA3720">
        <w:rPr>
          <w:i/>
          <w:noProof/>
          <w:lang w:val="id-ID"/>
        </w:rPr>
        <w:t>Service Oriented Architecture</w:t>
      </w:r>
      <w:r w:rsidR="00CA3720" w:rsidRPr="00CA3720">
        <w:rPr>
          <w:noProof/>
          <w:lang w:val="id-ID"/>
        </w:rPr>
        <w:t xml:space="preserve"> (SOA)</w:t>
      </w:r>
      <w:r w:rsidR="00CA3720">
        <w:rPr>
          <w:noProof/>
        </w:rPr>
        <w:t xml:space="preserve"> </w:t>
      </w:r>
      <w:r w:rsidR="00CA3720" w:rsidRPr="001D740C">
        <w:rPr>
          <w:noProof/>
          <w:lang w:val="id-ID"/>
        </w:rPr>
        <w:fldChar w:fldCharType="begin" w:fldLock="1"/>
      </w:r>
      <w:r w:rsidR="00B73EE8">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2]", "plainTextFormattedCitation" : "[22]", "previouslyFormattedCitation" : "[22]" }, "properties" : { "noteIndex" : 0 }, "schema" : "https://github.com/citation-style-language/schema/raw/master/csl-citation.json" }</w:instrText>
      </w:r>
      <w:r w:rsidR="00CA3720" w:rsidRPr="001D740C">
        <w:rPr>
          <w:noProof/>
          <w:lang w:val="id-ID"/>
        </w:rPr>
        <w:fldChar w:fldCharType="separate"/>
      </w:r>
      <w:r w:rsidR="00CA3720" w:rsidRPr="00CA3720">
        <w:rPr>
          <w:noProof/>
          <w:lang w:val="id-ID"/>
        </w:rPr>
        <w:t>[22]</w:t>
      </w:r>
      <w:r w:rsidR="00CA3720" w:rsidRPr="001D740C">
        <w:rPr>
          <w:noProof/>
          <w:lang w:val="id-ID"/>
        </w:rPr>
        <w:fldChar w:fldCharType="end"/>
      </w:r>
      <w:r w:rsidR="00CA3720" w:rsidRPr="00CA3720">
        <w:rPr>
          <w:noProof/>
          <w:lang w:val="id-ID"/>
        </w:rPr>
        <w:t xml:space="preserve">. Penggunaan standar SOA membuat developer mampu mengubah sistem yang besar dan komplek menjadi sebuah sistem yang lebih sederhana berdasar service yang ditangani. </w:t>
      </w:r>
      <w:r w:rsidR="00CA3720">
        <w:rPr>
          <w:noProof/>
        </w:rPr>
        <w:t xml:space="preserve">Contoh middleware tipe pertama ini </w:t>
      </w:r>
      <w:r w:rsidR="00B019B9">
        <w:rPr>
          <w:noProof/>
        </w:rPr>
        <w:t xml:space="preserve">adalah Hydra </w:t>
      </w:r>
      <w:r w:rsidR="00B73EE8">
        <w:rPr>
          <w:noProof/>
        </w:rPr>
        <w:lastRenderedPageBreak/>
        <w:t xml:space="preserve">system </w:t>
      </w:r>
      <w:r w:rsidR="00B73EE8">
        <w:rPr>
          <w:noProof/>
        </w:rPr>
        <w:fldChar w:fldCharType="begin" w:fldLock="1"/>
      </w:r>
      <w:r w:rsidR="00B73EE8">
        <w:rPr>
          <w:noProof/>
        </w:rPr>
        <w:instrText>ADDIN CSL_CITATION { "citationItems" : [ { "id" : "ITEM-1", "itemData" : { "DOI" : "10.1109/SAHCNW.2009.5172913", "ISBN" : "9781424439386", "ISSN" : "1556-5068", "PMID" : "15487673", "abstract" : "The HYDRA project develops middleware for networked embedded systems that allows developers to create ambient intelligence applications based on wireless devices and sensors. Through its unique combination of service-oriented architecture (SoA) and a semantic-based model driven architecture, HYDRA will enable the development of generic services based on open standards.", "author" : [ { "dropping-particle" : "", "family" : "Eisenhauer", "given" : "Markus", "non-dropping-particle" : "", "parse-names" : false, "suffix" : "" }, { "dropping-particle" : "", "family" : "Rosengren", "given" : "Peter", "non-dropping-particle" : "", "parse-names" : false, "suffix" : "" }, { "dropping-particle" : "", "family" : "Antolin", "given" : "Pablo", "non-dropping-particle" : "", "parse-names" : false, "suffix" : "" } ], "container-title" : "2009 6th IEEE Annual Communications Society Conference on Sensor, Mesh and Ad Hoc Communications and Networks Workshops, SECON Workshops 2009", "id" : "ITEM-1", "issue" : "c", "issued" : { "date-parts" : [ [ "2009" ] ] }, "page" : "1-3", "title" : "A development platform for integrating wireless devices and sensors into Ambient Intelligence systems", "type" : "paper-conference", "volume" : "00" }, "uris" : [ "http://www.mendeley.com/documents/?uuid=bf8d3158-f12a-4393-9c30-4f29ff6b2ec7" ] } ], "mendeley" : { "formattedCitation" : "[23]", "plainTextFormattedCitation" : "[23]", "previouslyFormattedCitation" : "[23]" }, "properties" : { "noteIndex" : 0 }, "schema" : "https://github.com/citation-style-language/schema/raw/master/csl-citation.json" }</w:instrText>
      </w:r>
      <w:r w:rsidR="00B73EE8">
        <w:rPr>
          <w:noProof/>
        </w:rPr>
        <w:fldChar w:fldCharType="separate"/>
      </w:r>
      <w:r w:rsidR="00B73EE8" w:rsidRPr="00B73EE8">
        <w:rPr>
          <w:noProof/>
        </w:rPr>
        <w:t>[23]</w:t>
      </w:r>
      <w:r w:rsidR="00B73EE8">
        <w:rPr>
          <w:noProof/>
        </w:rPr>
        <w:fldChar w:fldCharType="end"/>
      </w:r>
      <w:r w:rsidR="00B73EE8">
        <w:rPr>
          <w:noProof/>
        </w:rPr>
        <w:t>.</w:t>
      </w:r>
    </w:p>
    <w:p w14:paraId="1447E0CB" w14:textId="1A6B4949" w:rsidR="00B73EE8" w:rsidRDefault="00CA3720" w:rsidP="00891BE5">
      <w:pPr>
        <w:pStyle w:val="Paragraf"/>
        <w:rPr>
          <w:noProof/>
        </w:rPr>
      </w:pPr>
      <w:r w:rsidRPr="00CA3720">
        <w:rPr>
          <w:noProof/>
          <w:lang w:val="id-ID"/>
        </w:rPr>
        <w:t xml:space="preserve">Tipe yang kedua adalah </w:t>
      </w:r>
      <w:r w:rsidRPr="00CA3720">
        <w:rPr>
          <w:i/>
          <w:noProof/>
          <w:lang w:val="id-ID"/>
        </w:rPr>
        <w:t>middleware</w:t>
      </w:r>
      <w:r w:rsidRPr="00CA3720">
        <w:rPr>
          <w:noProof/>
          <w:lang w:val="id-ID"/>
        </w:rPr>
        <w:t xml:space="preserve"> berbasis </w:t>
      </w:r>
      <w:r w:rsidRPr="00CA3720">
        <w:rPr>
          <w:i/>
          <w:noProof/>
          <w:lang w:val="id-ID"/>
        </w:rPr>
        <w:t>cloud. Middleware</w:t>
      </w:r>
      <w:r w:rsidRPr="00CA3720">
        <w:rPr>
          <w:noProof/>
          <w:lang w:val="id-ID"/>
        </w:rPr>
        <w:t xml:space="preserve"> ini membatasi jumlah pengguna dan jumlah perangkat yang dapat digunakan. Namun memiliki keunggulan, memberikan kemudahan bagi pengguna untuk menghubungkan, mengumpulkan dan mencari informasi dari data yang dikumpulkan oleh sensor selama pengguna tersebut terhubung ke internet. </w:t>
      </w:r>
      <w:r w:rsidR="00B73EE8">
        <w:rPr>
          <w:noProof/>
        </w:rPr>
        <w:t xml:space="preserve">Contoh dari middleware berbasis cloud adalah Xively </w:t>
      </w:r>
      <w:r w:rsidR="00B73EE8">
        <w:rPr>
          <w:noProof/>
        </w:rPr>
        <w:fldChar w:fldCharType="begin" w:fldLock="1"/>
      </w:r>
      <w:r w:rsidR="00B73EE8">
        <w:rPr>
          <w:noProof/>
        </w:rPr>
        <w:instrText>ADDIN CSL_CITATION { "citationItems" : [ { "id" : "ITEM-1", "itemData" : { "URL" : "https://www.xively.com/", "accessed" : { "date-parts" : [ [ "2017", "5", "17" ] ] }, "id" : "ITEM-1", "issued" : { "date-parts" : [ [ "0" ] ] }, "title" : "IoT Platform for Connected Devices| Xively by LogMeIn", "type" : "webpage" }, "uris" : [ "http://www.mendeley.com/documents/?uuid=d60061ca-912d-3f1f-84fd-72d70e141f01" ] } ], "mendeley" : { "formattedCitation" : "[24]", "plainTextFormattedCitation" : "[24]", "previouslyFormattedCitation" : "[24]" }, "properties" : { "noteIndex" : 0 }, "schema" : "https://github.com/citation-style-language/schema/raw/master/csl-citation.json" }</w:instrText>
      </w:r>
      <w:r w:rsidR="00B73EE8">
        <w:rPr>
          <w:noProof/>
        </w:rPr>
        <w:fldChar w:fldCharType="separate"/>
      </w:r>
      <w:r w:rsidR="00B73EE8" w:rsidRPr="00B73EE8">
        <w:rPr>
          <w:noProof/>
        </w:rPr>
        <w:t>[24]</w:t>
      </w:r>
      <w:r w:rsidR="00B73EE8">
        <w:rPr>
          <w:noProof/>
        </w:rPr>
        <w:fldChar w:fldCharType="end"/>
      </w:r>
      <w:r w:rsidR="00B73EE8">
        <w:rPr>
          <w:noProof/>
        </w:rPr>
        <w:t>.</w:t>
      </w:r>
    </w:p>
    <w:p w14:paraId="4A0FD7E8" w14:textId="025D55AD" w:rsidR="00CA3720" w:rsidRPr="00B73EE8" w:rsidRDefault="00CA3720" w:rsidP="00891BE5">
      <w:pPr>
        <w:pStyle w:val="Paragraf"/>
        <w:rPr>
          <w:noProof/>
        </w:rPr>
      </w:pPr>
      <w:r w:rsidRPr="00CA3720">
        <w:rPr>
          <w:noProof/>
          <w:lang w:val="id-ID"/>
        </w:rPr>
        <w:t xml:space="preserve">Tipe </w:t>
      </w:r>
      <w:r w:rsidRPr="00CA3720">
        <w:rPr>
          <w:i/>
          <w:noProof/>
          <w:lang w:val="id-ID"/>
        </w:rPr>
        <w:t>middleware</w:t>
      </w:r>
      <w:r w:rsidRPr="00CA3720">
        <w:rPr>
          <w:noProof/>
          <w:lang w:val="id-ID"/>
        </w:rPr>
        <w:t xml:space="preserve"> yang ketiga yaitu </w:t>
      </w:r>
      <w:r w:rsidRPr="00CA3720">
        <w:rPr>
          <w:i/>
          <w:noProof/>
          <w:lang w:val="id-ID"/>
        </w:rPr>
        <w:t>actor based framework</w:t>
      </w:r>
      <w:r w:rsidRPr="00CA3720">
        <w:rPr>
          <w:noProof/>
          <w:lang w:val="id-ID"/>
        </w:rPr>
        <w:t>. Pada middleware ini, perangkat IoT yang digunakan diumpamakan sebagai aktor.</w:t>
      </w:r>
      <w:r w:rsidR="00B73EE8">
        <w:rPr>
          <w:noProof/>
        </w:rPr>
        <w:t xml:space="preserve"> D</w:t>
      </w:r>
      <w:r w:rsidRPr="00CA3720">
        <w:rPr>
          <w:noProof/>
          <w:lang w:val="id-ID"/>
        </w:rPr>
        <w:t>engan menjadi aktor maka perangkat IoT tersebut dapat digunakan dan didistribusikan kepada siapa saja di dalam suatu jaringan</w:t>
      </w:r>
      <w:r w:rsidR="00B73EE8">
        <w:rPr>
          <w:noProof/>
        </w:rPr>
        <w:t xml:space="preserve">. Contoh dari </w:t>
      </w:r>
      <w:r w:rsidR="00B73EE8" w:rsidRPr="00563DEB">
        <w:rPr>
          <w:i/>
          <w:noProof/>
        </w:rPr>
        <w:t>middleware</w:t>
      </w:r>
      <w:r w:rsidR="00B73EE8">
        <w:rPr>
          <w:noProof/>
        </w:rPr>
        <w:t xml:space="preserve"> tipe ketiga ini adalah Calvin </w:t>
      </w:r>
      <w:r w:rsidR="00B73EE8">
        <w:rPr>
          <w:noProof/>
        </w:rPr>
        <w:fldChar w:fldCharType="begin" w:fldLock="1"/>
      </w:r>
      <w:r w:rsidR="00A33279">
        <w:rPr>
          <w:noProof/>
        </w:rPr>
        <w:instrText>ADDIN CSL_CITATION { "citationItems" : [ { "id" : "ITEM-1", "itemData" : { "DOI" : "10.1016/j.procs.2015.05.059", "ISSN" : "18770509", "abstract" : "Developing applications for IoT and Cloud is difficult for a number of reasons; even without considering the inherent complexity of distributed computing, there are several competing platforms, programming languages and communication protocols. It can be argued that this is holding back the industry as a whole: Applications are difficult to write, deploy and manage. In this position paper we present Calvin, a hybrid framework combining ideas from the Actor model and Flow Based Computing. We show that by dividing applications into four well-defined aspects \u2013 describe, connect, deploy, and manage \u2013 we get an intuitive method for application development, and a flexible, distributed platform for deploying and managing applications. Additionally, we keep Calvin language and platform agnostic by only prescribing a lightweight runtime API, with a limited number of specified communication protocols \u2013 with no requirements on the carrier \u2013 for communicating with runtimes, between runtimes, and passing data between components.", "author" : [ { "dropping-particle" : "", "family" : "Persson", "given" : "Per", "non-dropping-particle" : "", "parse-names" : false, "suffix" : "" }, { "dropping-particle" : "", "family" : "Angelsmark", "given" : "Ola", "non-dropping-particle" : "", "parse-names" : false, "suffix" : "" } ], "container-title" : "Procedia Computer Science", "id" : "ITEM-1", "issue" : "Ant", "issued" : { "date-parts" : [ [ "2015" ] ] }, "page" : "210-217", "publisher" : "Elsevier Masson SAS", "title" : "Calvin \u2013 Merging Cloud and IoT", "type" : "article-journal", "volume" : "52" }, "uris" : [ "http://www.mendeley.com/documents/?uuid=0c6873c0-bac6-4547-8e79-1089e5d6b9bc" ] } ], "mendeley" : { "formattedCitation" : "[25]", "plainTextFormattedCitation" : "[25]", "previouslyFormattedCitation" : "[25]" }, "properties" : { "noteIndex" : 0 }, "schema" : "https://github.com/citation-style-language/schema/raw/master/csl-citation.json" }</w:instrText>
      </w:r>
      <w:r w:rsidR="00B73EE8">
        <w:rPr>
          <w:noProof/>
        </w:rPr>
        <w:fldChar w:fldCharType="separate"/>
      </w:r>
      <w:r w:rsidR="00B73EE8" w:rsidRPr="00B73EE8">
        <w:rPr>
          <w:noProof/>
        </w:rPr>
        <w:t>[25]</w:t>
      </w:r>
      <w:r w:rsidR="00B73EE8">
        <w:rPr>
          <w:noProof/>
        </w:rPr>
        <w:fldChar w:fldCharType="end"/>
      </w:r>
      <w:r w:rsidR="00B73EE8">
        <w:rPr>
          <w:noProof/>
        </w:rPr>
        <w:t>.</w:t>
      </w:r>
    </w:p>
    <w:p w14:paraId="72297D76" w14:textId="77777777" w:rsidR="00C2314A" w:rsidRPr="001D740C" w:rsidRDefault="00C2314A" w:rsidP="00891BE5">
      <w:pPr>
        <w:pStyle w:val="Paragraf"/>
        <w:rPr>
          <w:noProof/>
          <w:lang w:val="id-ID"/>
        </w:rPr>
      </w:pPr>
      <w:r w:rsidRPr="001D740C">
        <w:rPr>
          <w:noProof/>
          <w:lang w:val="id-ID"/>
        </w:rPr>
        <w:t xml:space="preserve">Penggunaaan </w:t>
      </w:r>
      <w:r w:rsidRPr="00563DEB">
        <w:rPr>
          <w:i/>
          <w:noProof/>
          <w:lang w:val="id-ID"/>
        </w:rPr>
        <w:t>middleware</w:t>
      </w:r>
      <w:r w:rsidRPr="001D740C">
        <w:rPr>
          <w:noProof/>
          <w:lang w:val="id-ID"/>
        </w:rPr>
        <w:t xml:space="preserv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26050881" w14:textId="73743E6D" w:rsidR="004E1704" w:rsidRDefault="004E1704" w:rsidP="004E1704">
      <w:pPr>
        <w:pStyle w:val="Heading3"/>
        <w:jc w:val="both"/>
        <w:rPr>
          <w:rFonts w:ascii="Times New Roman" w:hAnsi="Times New Roman" w:cs="Times New Roman"/>
          <w:b/>
          <w:color w:val="auto"/>
          <w:lang w:val="en-US"/>
        </w:rPr>
      </w:pPr>
      <w:bookmarkStart w:id="21" w:name="_Toc482076023"/>
      <w:r w:rsidRPr="001D740C">
        <w:rPr>
          <w:rFonts w:ascii="Times New Roman" w:hAnsi="Times New Roman" w:cs="Times New Roman"/>
          <w:b/>
          <w:color w:val="auto"/>
        </w:rPr>
        <w:lastRenderedPageBreak/>
        <w:t>2.2.3</w:t>
      </w:r>
      <w:r w:rsidRPr="001D740C">
        <w:rPr>
          <w:rFonts w:ascii="Times New Roman" w:hAnsi="Times New Roman" w:cs="Times New Roman"/>
          <w:b/>
          <w:color w:val="auto"/>
        </w:rPr>
        <w:tab/>
      </w:r>
      <w:r>
        <w:rPr>
          <w:rFonts w:ascii="Times New Roman" w:hAnsi="Times New Roman" w:cs="Times New Roman"/>
          <w:b/>
          <w:color w:val="auto"/>
          <w:lang w:val="en-US"/>
        </w:rPr>
        <w:t>Web Service</w:t>
      </w:r>
    </w:p>
    <w:p w14:paraId="5AD41DB6" w14:textId="7A698FA3" w:rsidR="004E1704" w:rsidRDefault="004E1704" w:rsidP="004E1704">
      <w:pPr>
        <w:spacing w:before="120" w:after="120" w:line="360" w:lineRule="auto"/>
        <w:ind w:firstLine="709"/>
        <w:jc w:val="both"/>
        <w:rPr>
          <w:lang w:val="en-US"/>
        </w:rPr>
      </w:pPr>
      <w:r w:rsidRPr="00563DEB">
        <w:rPr>
          <w:i/>
          <w:lang w:val="en-US"/>
        </w:rPr>
        <w:t>Web service</w:t>
      </w:r>
      <w:r w:rsidRPr="004E1704">
        <w:rPr>
          <w:lang w:val="en-US"/>
        </w:rPr>
        <w:t xml:space="preserve"> merupakan standar yang digunakan untuk melakukan pertukaran data antar aplikasi atau sistem. Tidak semua aplikasi ditulis pada bahasa pemrograman yang sama atau berjalan pada platform yang sama maka perlu dilakukan standarisasi pertukaran data. </w:t>
      </w:r>
      <w:r>
        <w:rPr>
          <w:lang w:val="en-US"/>
        </w:rPr>
        <w:t xml:space="preserve">Contoh dari implementasi </w:t>
      </w:r>
      <w:r w:rsidRPr="00443A37">
        <w:rPr>
          <w:i/>
          <w:lang w:val="en-US"/>
        </w:rPr>
        <w:t>web service</w:t>
      </w:r>
      <w:r>
        <w:rPr>
          <w:lang w:val="en-US"/>
        </w:rPr>
        <w:t xml:space="preserve"> adalah SOAP dan REST. </w:t>
      </w:r>
    </w:p>
    <w:p w14:paraId="689E6506" w14:textId="6ECD212F" w:rsidR="00A33279" w:rsidRDefault="00A33279" w:rsidP="00A33279">
      <w:pPr>
        <w:spacing w:before="120" w:after="120" w:line="360" w:lineRule="auto"/>
        <w:ind w:firstLine="709"/>
        <w:jc w:val="center"/>
        <w:rPr>
          <w:lang w:val="en-US"/>
        </w:rPr>
      </w:pPr>
      <w:r>
        <w:rPr>
          <w:lang w:eastAsia="id-ID"/>
        </w:rPr>
        <w:drawing>
          <wp:inline distT="0" distB="0" distL="0" distR="0" wp14:anchorId="4E7F0AF9" wp14:editId="75D2C74D">
            <wp:extent cx="3337393" cy="28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ap.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340051" cy="2862437"/>
                    </a:xfrm>
                    <a:prstGeom prst="rect">
                      <a:avLst/>
                    </a:prstGeom>
                  </pic:spPr>
                </pic:pic>
              </a:graphicData>
            </a:graphic>
          </wp:inline>
        </w:drawing>
      </w:r>
    </w:p>
    <w:p w14:paraId="18AEFAE5" w14:textId="3D866489" w:rsidR="00A33279" w:rsidRDefault="00A33279" w:rsidP="00A33279">
      <w:pPr>
        <w:spacing w:before="120" w:after="120" w:line="360" w:lineRule="auto"/>
        <w:ind w:firstLine="709"/>
        <w:jc w:val="center"/>
        <w:rPr>
          <w:lang w:val="en-US"/>
        </w:rPr>
      </w:pPr>
      <w:r>
        <w:rPr>
          <w:lang w:val="en-US"/>
        </w:rPr>
        <w:t>Gambar 2.2 Ilustrasi SOAP</w:t>
      </w:r>
    </w:p>
    <w:p w14:paraId="00373CB6" w14:textId="475CF9FA" w:rsidR="00A33279" w:rsidRDefault="004E1704" w:rsidP="004E1704">
      <w:pPr>
        <w:spacing w:before="120" w:after="120" w:line="360" w:lineRule="auto"/>
        <w:ind w:firstLine="709"/>
        <w:jc w:val="both"/>
        <w:rPr>
          <w:lang w:val="en-US"/>
        </w:rPr>
      </w:pPr>
      <w:r>
        <w:rPr>
          <w:lang w:val="en-US"/>
        </w:rPr>
        <w:t xml:space="preserve">SOAP </w:t>
      </w:r>
      <w:r w:rsidRPr="004E1704">
        <w:rPr>
          <w:lang w:val="en-US"/>
        </w:rPr>
        <w:t xml:space="preserve">merupakan generasi pertama </w:t>
      </w:r>
      <w:r w:rsidRPr="00563DEB">
        <w:rPr>
          <w:i/>
          <w:lang w:val="en-US"/>
        </w:rPr>
        <w:t>web service</w:t>
      </w:r>
      <w:r w:rsidRPr="004E1704">
        <w:rPr>
          <w:lang w:val="en-US"/>
        </w:rPr>
        <w:t xml:space="preserve"> yang diperkenalkan. </w:t>
      </w:r>
      <w:r w:rsidR="00A33279" w:rsidRPr="00A33279">
        <w:rPr>
          <w:lang w:val="en-US"/>
        </w:rPr>
        <w:t>SOAP terdiri dari 3 entitas</w:t>
      </w:r>
      <w:r w:rsidR="00A33279">
        <w:rPr>
          <w:lang w:val="en-US"/>
        </w:rPr>
        <w:t xml:space="preserve"> yang saling berhubungan </w:t>
      </w:r>
      <w:r w:rsidR="00A33279" w:rsidRPr="00A33279">
        <w:rPr>
          <w:lang w:val="en-US"/>
        </w:rPr>
        <w:t xml:space="preserve">yaitu </w:t>
      </w:r>
      <w:r w:rsidR="00A33279" w:rsidRPr="00A33279">
        <w:rPr>
          <w:i/>
          <w:lang w:val="en-US"/>
        </w:rPr>
        <w:t>service provider</w:t>
      </w:r>
      <w:r w:rsidR="00A33279" w:rsidRPr="00A33279">
        <w:rPr>
          <w:lang w:val="en-US"/>
        </w:rPr>
        <w:t xml:space="preserve">, </w:t>
      </w:r>
      <w:r w:rsidR="00A33279" w:rsidRPr="00A33279">
        <w:rPr>
          <w:i/>
          <w:lang w:val="en-US"/>
        </w:rPr>
        <w:t>service registry</w:t>
      </w:r>
      <w:r w:rsidR="00A33279">
        <w:rPr>
          <w:lang w:val="en-US"/>
        </w:rPr>
        <w:t xml:space="preserve"> dan </w:t>
      </w:r>
      <w:r w:rsidR="00A33279" w:rsidRPr="00A33279">
        <w:rPr>
          <w:i/>
          <w:lang w:val="en-US"/>
        </w:rPr>
        <w:t>service requester</w:t>
      </w:r>
      <w:r w:rsidR="00A33279">
        <w:rPr>
          <w:lang w:val="en-US"/>
        </w:rPr>
        <w:t xml:space="preserve"> </w:t>
      </w:r>
      <w:r w:rsidR="00A33279">
        <w:rPr>
          <w:lang w:val="en-US"/>
        </w:rPr>
        <w:fldChar w:fldCharType="begin" w:fldLock="1"/>
      </w:r>
      <w:r w:rsidR="00BA3D61">
        <w:rPr>
          <w:lang w:val="en-US"/>
        </w:rPr>
        <w:instrText>ADDIN CSL_CITATION { "citationItems" : [ { "id" : "ITEM-1", "itemData" : { "author" : [ { "dropping-particle" : "", "family" : "Mumbaikar", "given" : "Snehal", "non-dropping-particle" : "", "parse-names" : false, "suffix" : "" }, { "dropping-particle" : "", "family" : "Padiya", "given" : "Puja", "non-dropping-particle" : "", "parse-names" : false, "suffix" : "" } ], "container-title" : "International Journal of Scientific and Research Publications", "id" : "ITEM-1", "issue" : "5", "issued" : { "date-parts" : [ [ "2013" ] ] }, "page" : "3-6", "title" : "Web Services Based On SOAP and REST Principles", "type" : "article-journal", "volume" : "3" }, "uris" : [ "http://www.mendeley.com/documents/?uuid=b318de61-f125-45d1-a748-8f6947b8e078" ] } ], "mendeley" : { "formattedCitation" : "[26]", "plainTextFormattedCitation" : "[26]", "previouslyFormattedCitation" : "[26]" }, "properties" : { "noteIndex" : 0 }, "schema" : "https://github.com/citation-style-language/schema/raw/master/csl-citation.json" }</w:instrText>
      </w:r>
      <w:r w:rsidR="00A33279">
        <w:rPr>
          <w:lang w:val="en-US"/>
        </w:rPr>
        <w:fldChar w:fldCharType="separate"/>
      </w:r>
      <w:r w:rsidR="00A33279" w:rsidRPr="00A33279">
        <w:rPr>
          <w:lang w:val="en-US"/>
        </w:rPr>
        <w:t>[26]</w:t>
      </w:r>
      <w:r w:rsidR="00A33279">
        <w:rPr>
          <w:lang w:val="en-US"/>
        </w:rPr>
        <w:fldChar w:fldCharType="end"/>
      </w:r>
      <w:r w:rsidR="00A33279" w:rsidRPr="00A33279">
        <w:rPr>
          <w:lang w:val="en-US"/>
        </w:rPr>
        <w:t>.</w:t>
      </w:r>
      <w:r w:rsidR="00A33279">
        <w:rPr>
          <w:lang w:val="en-US"/>
        </w:rPr>
        <w:t xml:space="preserve"> Ilustrasi dari ketiga entitas ini dapat dilihat pada Gambar 2.2.</w:t>
      </w:r>
      <w:r w:rsidR="00A33279" w:rsidRPr="00A33279">
        <w:rPr>
          <w:lang w:val="en-US"/>
        </w:rPr>
        <w:t xml:space="preserve"> </w:t>
      </w:r>
      <w:r w:rsidR="00A33279" w:rsidRPr="00A33279">
        <w:rPr>
          <w:i/>
          <w:lang w:val="en-US"/>
        </w:rPr>
        <w:t>Service provider</w:t>
      </w:r>
      <w:r w:rsidR="00A33279" w:rsidRPr="00A33279">
        <w:rPr>
          <w:lang w:val="en-US"/>
        </w:rPr>
        <w:t xml:space="preserve"> berfungsi membuat </w:t>
      </w:r>
      <w:r w:rsidR="00A33279" w:rsidRPr="00A33279">
        <w:rPr>
          <w:i/>
          <w:lang w:val="en-US"/>
        </w:rPr>
        <w:t xml:space="preserve">service </w:t>
      </w:r>
      <w:r w:rsidR="00A33279" w:rsidRPr="00A33279">
        <w:rPr>
          <w:lang w:val="en-US"/>
        </w:rPr>
        <w:t xml:space="preserve">SOAP berbasis web dan mempublikasikan </w:t>
      </w:r>
      <w:r w:rsidR="00A33279" w:rsidRPr="00A33279">
        <w:rPr>
          <w:i/>
          <w:lang w:val="en-US"/>
        </w:rPr>
        <w:t>service</w:t>
      </w:r>
      <w:r w:rsidR="00A33279" w:rsidRPr="00A33279">
        <w:rPr>
          <w:lang w:val="en-US"/>
        </w:rPr>
        <w:t xml:space="preserve"> tersebut ke dalam </w:t>
      </w:r>
      <w:r w:rsidR="00A33279" w:rsidRPr="00A33279">
        <w:rPr>
          <w:i/>
          <w:lang w:val="en-US"/>
        </w:rPr>
        <w:t>service registry</w:t>
      </w:r>
      <w:r w:rsidR="00A33279" w:rsidRPr="00A33279">
        <w:rPr>
          <w:lang w:val="en-US"/>
        </w:rPr>
        <w:t xml:space="preserve">. </w:t>
      </w:r>
      <w:r w:rsidR="00A33279" w:rsidRPr="00A33279">
        <w:rPr>
          <w:i/>
          <w:lang w:val="en-US"/>
        </w:rPr>
        <w:t>Service requester</w:t>
      </w:r>
      <w:r w:rsidR="00A33279" w:rsidRPr="00A33279">
        <w:rPr>
          <w:lang w:val="en-US"/>
        </w:rPr>
        <w:t xml:space="preserve"> kemudian mencari layanan service yang tersedia dengan menghubungi </w:t>
      </w:r>
      <w:r w:rsidR="00A33279" w:rsidRPr="00A33279">
        <w:rPr>
          <w:i/>
          <w:lang w:val="en-US"/>
        </w:rPr>
        <w:t>service registry.</w:t>
      </w:r>
      <w:r w:rsidR="00A33279" w:rsidRPr="00A33279">
        <w:rPr>
          <w:lang w:val="en-US"/>
        </w:rPr>
        <w:t xml:space="preserve"> Jika layanan tersedia maka </w:t>
      </w:r>
      <w:r w:rsidR="00A33279" w:rsidRPr="00A33279">
        <w:rPr>
          <w:i/>
          <w:lang w:val="en-US"/>
        </w:rPr>
        <w:t>service registry</w:t>
      </w:r>
      <w:r w:rsidR="00A33279" w:rsidRPr="00A33279">
        <w:rPr>
          <w:lang w:val="en-US"/>
        </w:rPr>
        <w:t xml:space="preserve"> akan mengirimkan service description kepada </w:t>
      </w:r>
      <w:r w:rsidR="00A33279" w:rsidRPr="00A33279">
        <w:rPr>
          <w:i/>
          <w:lang w:val="en-US"/>
        </w:rPr>
        <w:t>service requestor</w:t>
      </w:r>
      <w:r w:rsidR="00A33279">
        <w:rPr>
          <w:lang w:val="en-US"/>
        </w:rPr>
        <w:t>.</w:t>
      </w:r>
      <w:r w:rsidR="00A33279" w:rsidRPr="00A33279">
        <w:t xml:space="preserve"> </w:t>
      </w:r>
      <w:r w:rsidR="00A33279" w:rsidRPr="00A33279">
        <w:rPr>
          <w:lang w:val="en-US"/>
        </w:rPr>
        <w:t xml:space="preserve">Komunikasi yang terjadi pada 3 entitas tersebut menggunakan XML dan </w:t>
      </w:r>
      <w:r w:rsidR="00A33279" w:rsidRPr="00563DEB">
        <w:rPr>
          <w:i/>
          <w:lang w:val="en-US"/>
        </w:rPr>
        <w:t>Web Service Description Language</w:t>
      </w:r>
      <w:r w:rsidR="00A33279" w:rsidRPr="00A33279">
        <w:rPr>
          <w:lang w:val="en-US"/>
        </w:rPr>
        <w:t xml:space="preserve"> (WSDL). WSDL menyediakan informasi  web service dan bagimana penggunaan metode service tersebut</w:t>
      </w:r>
      <w:r w:rsidR="00A33279">
        <w:rPr>
          <w:lang w:val="en-US"/>
        </w:rPr>
        <w:t>. K</w:t>
      </w:r>
      <w:r w:rsidRPr="004E1704">
        <w:rPr>
          <w:lang w:val="en-US"/>
        </w:rPr>
        <w:t xml:space="preserve">arena perkembangan perangkat IoT yang semakin banyak dan </w:t>
      </w:r>
      <w:r w:rsidRPr="004E1704">
        <w:rPr>
          <w:lang w:val="en-US"/>
        </w:rPr>
        <w:lastRenderedPageBreak/>
        <w:t>SOAP tidak mampu me</w:t>
      </w:r>
      <w:r w:rsidR="00A33279">
        <w:rPr>
          <w:lang w:val="en-US"/>
        </w:rPr>
        <w:t xml:space="preserve">layani </w:t>
      </w:r>
      <w:r w:rsidRPr="004E1704">
        <w:rPr>
          <w:lang w:val="en-US"/>
        </w:rPr>
        <w:t>perangkat yang berbeda standar maka penggunaan SOAP mulai ditinggalkan.</w:t>
      </w:r>
      <w:r w:rsidR="00A33279" w:rsidRPr="00A33279">
        <w:rPr>
          <w:lang w:val="en-US"/>
        </w:rPr>
        <w:t>.</w:t>
      </w:r>
    </w:p>
    <w:p w14:paraId="30BD9119" w14:textId="67987C42" w:rsidR="004E1704" w:rsidRPr="004E1704" w:rsidRDefault="004E1704" w:rsidP="004E1704">
      <w:pPr>
        <w:spacing w:before="120" w:after="120" w:line="360" w:lineRule="auto"/>
        <w:ind w:firstLine="709"/>
        <w:jc w:val="both"/>
        <w:rPr>
          <w:lang w:val="en-US"/>
        </w:rPr>
      </w:pPr>
      <w:r w:rsidRPr="004E1704">
        <w:rPr>
          <w:lang w:val="en-US"/>
        </w:rPr>
        <w:t xml:space="preserve">Pengembangan web service selanjutnya yaitu </w:t>
      </w:r>
      <w:r w:rsidRPr="00443A37">
        <w:rPr>
          <w:i/>
          <w:lang w:val="en-US"/>
        </w:rPr>
        <w:t xml:space="preserve">Representational State Transfer </w:t>
      </w:r>
      <w:r w:rsidR="00443A37">
        <w:rPr>
          <w:lang w:val="en-US"/>
        </w:rPr>
        <w:t>atau disingkat REST</w:t>
      </w:r>
      <w:r w:rsidRPr="004E1704">
        <w:rPr>
          <w:lang w:val="en-US"/>
        </w:rPr>
        <w:t>. REST ini memiliki keunggulan mampu menghandle perangkat-perangkat yang berbeda standar karena dalam komunikasinya menggunakan metode HTTP.</w:t>
      </w:r>
    </w:p>
    <w:p w14:paraId="0762BB83" w14:textId="33E92F0E" w:rsidR="008E4443" w:rsidRPr="001D740C" w:rsidRDefault="008E4443" w:rsidP="008E4443">
      <w:pPr>
        <w:pStyle w:val="Heading3"/>
        <w:jc w:val="both"/>
        <w:rPr>
          <w:rFonts w:ascii="Times New Roman" w:hAnsi="Times New Roman" w:cs="Times New Roman"/>
          <w:b/>
          <w:color w:val="auto"/>
        </w:rPr>
      </w:pPr>
      <w:r w:rsidRPr="001D740C">
        <w:rPr>
          <w:rFonts w:ascii="Times New Roman" w:hAnsi="Times New Roman" w:cs="Times New Roman"/>
          <w:b/>
          <w:color w:val="auto"/>
        </w:rPr>
        <w:t>2.2.</w:t>
      </w:r>
      <w:r w:rsidR="00BA3D61">
        <w:rPr>
          <w:rFonts w:ascii="Times New Roman" w:hAnsi="Times New Roman" w:cs="Times New Roman"/>
          <w:b/>
          <w:color w:val="auto"/>
        </w:rPr>
        <w:t>4</w:t>
      </w:r>
      <w:r w:rsidRPr="001D740C">
        <w:rPr>
          <w:rFonts w:ascii="Times New Roman" w:hAnsi="Times New Roman" w:cs="Times New Roman"/>
          <w:b/>
          <w:color w:val="auto"/>
        </w:rPr>
        <w:tab/>
        <w:t>Representational State Transfer (REST)</w:t>
      </w:r>
      <w:bookmarkEnd w:id="21"/>
    </w:p>
    <w:p w14:paraId="71C03F1F" w14:textId="77777777" w:rsidR="008E4443" w:rsidRPr="001D740C" w:rsidRDefault="008E4443" w:rsidP="008E4443">
      <w:pPr>
        <w:pStyle w:val="BodyText"/>
        <w:rPr>
          <w:lang w:eastAsia="zh-CN"/>
        </w:rPr>
      </w:pPr>
    </w:p>
    <w:p w14:paraId="77427160" w14:textId="5905689C"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BA3D61">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Building", "id" : "ITEM-1", "issued" : { "date-parts" : [ [ "2000" ] ] }, "page" : "162", "title" : "Architectural Styles and the Design of Network-based Software Architectures", "type" : "article-journal", "volume" : "54" }, "uris" : [ "http://www.mendeley.com/documents/?uuid=db9d85fd-b33f-433e-be7a-c2f24bd35708" ] } ], "mendeley" : { "formattedCitation" : "[27]", "plainTextFormattedCitation" : "[27]", "previouslyFormattedCitation" : "[27]" }, "properties" : { "noteIndex" : 0 }, "schema" : "https://github.com/citation-style-language/schema/raw/master/csl-citation.json" }</w:instrText>
      </w:r>
      <w:r w:rsidR="004F01B6" w:rsidRPr="001D740C">
        <w:rPr>
          <w:noProof/>
          <w:lang w:val="id-ID"/>
        </w:rPr>
        <w:fldChar w:fldCharType="separate"/>
      </w:r>
      <w:r w:rsidR="00A33279" w:rsidRPr="00A33279">
        <w:rPr>
          <w:noProof/>
          <w:lang w:val="id-ID"/>
        </w:rPr>
        <w:t>[27]</w:t>
      </w:r>
      <w:r w:rsidR="004F01B6" w:rsidRPr="001D740C">
        <w:rPr>
          <w:noProof/>
          <w:lang w:val="id-ID"/>
        </w:rPr>
        <w:fldChar w:fldCharType="end"/>
      </w:r>
      <w:r w:rsidRPr="001D740C">
        <w:rPr>
          <w:noProof/>
          <w:lang w:val="id-ID"/>
        </w:rPr>
        <w:t xml:space="preserve"> pada disertasinya. REST merup</w:t>
      </w:r>
      <w:r w:rsidR="0053714A">
        <w:rPr>
          <w:noProof/>
        </w:rPr>
        <w:t>a</w:t>
      </w:r>
      <w:r w:rsidRPr="001D740C">
        <w:rPr>
          <w:noProof/>
          <w:lang w:val="id-ID"/>
        </w:rPr>
        <w:t>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w:t>
      </w:r>
      <w:r w:rsidR="00563DEB">
        <w:rPr>
          <w:noProof/>
          <w:lang w:val="id-ID"/>
        </w:rPr>
        <w:t xml:space="preserve">gan dimodelkan menjadi </w:t>
      </w:r>
      <w:r w:rsidR="00563DEB" w:rsidRPr="00563DEB">
        <w:rPr>
          <w:i/>
          <w:noProof/>
          <w:lang w:val="id-ID"/>
        </w:rPr>
        <w:t>resource</w:t>
      </w:r>
      <w:r w:rsidR="004F01B6" w:rsidRPr="00563DEB">
        <w:rPr>
          <w:i/>
          <w:noProof/>
          <w:lang w:val="id-ID"/>
        </w:rPr>
        <w:t xml:space="preserve">. </w:t>
      </w:r>
      <w:r w:rsidR="004F01B6" w:rsidRPr="001D740C">
        <w:rPr>
          <w:noProof/>
          <w:lang w:val="id-ID"/>
        </w:rPr>
        <w:t>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77777777"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6AAB79EE" w:rsidR="00CB3B13" w:rsidRDefault="00CB3B13" w:rsidP="00CB3B13">
      <w:pPr>
        <w:pStyle w:val="Paragraf"/>
        <w:rPr>
          <w:noProof/>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w:t>
      </w:r>
      <w:r w:rsidRPr="001D740C">
        <w:rPr>
          <w:noProof/>
          <w:lang w:val="id-ID"/>
        </w:rPr>
        <w:lastRenderedPageBreak/>
        <w:t xml:space="preserve">menghapus resource. </w:t>
      </w:r>
      <w:r w:rsidR="002601F6" w:rsidRPr="001D740C">
        <w:rPr>
          <w:noProof/>
          <w:lang w:val="id-ID"/>
        </w:rPr>
        <w:t>Pengembangan API yang menggunakan metode REST sering disebut REST</w:t>
      </w:r>
      <w:r w:rsidR="00563DEB">
        <w:rPr>
          <w:noProof/>
        </w:rPr>
        <w:t>ful</w:t>
      </w:r>
      <w:r w:rsidR="002601F6" w:rsidRPr="001D740C">
        <w:rPr>
          <w:noProof/>
          <w:lang w:val="id-ID"/>
        </w:rPr>
        <w:t xml:space="preserve"> API.</w:t>
      </w:r>
      <w:r w:rsidR="00BA3D61">
        <w:rPr>
          <w:noProof/>
        </w:rPr>
        <w:t xml:space="preserve"> Bila dibandingkan dengan metode komunikasi </w:t>
      </w:r>
      <w:r w:rsidR="00BA3D61" w:rsidRPr="00BA3D61">
        <w:rPr>
          <w:i/>
          <w:noProof/>
        </w:rPr>
        <w:t>web service</w:t>
      </w:r>
      <w:r w:rsidR="00BA3D61">
        <w:rPr>
          <w:noProof/>
        </w:rPr>
        <w:t xml:space="preserve"> sebelumnya yaitu SOAP. REST</w:t>
      </w:r>
      <w:r w:rsidR="00563DEB">
        <w:rPr>
          <w:noProof/>
        </w:rPr>
        <w:t>ful</w:t>
      </w:r>
      <w:r w:rsidR="00BA3D61">
        <w:rPr>
          <w:noProof/>
        </w:rPr>
        <w:t xml:space="preserve"> API memiliki keunggulan seperti </w:t>
      </w:r>
      <w:r w:rsidR="00BA3D61">
        <w:rPr>
          <w:noProof/>
        </w:rPr>
        <w:fldChar w:fldCharType="begin" w:fldLock="1"/>
      </w:r>
      <w:r w:rsidR="00BA3D61">
        <w:rPr>
          <w:noProof/>
        </w:rPr>
        <w:instrText>ADDIN CSL_CITATION { "citationItems" : [ { "id" : "ITEM-1", "itemData" : { "ISSN" : "2225-0506", "abstract" : "Web services are moving towards mobile wireless world as a new emerging technology for mobile applications communication. Now mobile devices can operate as web service providers due to the advancement in mobile device capabilities and it has also become possible due to improvement in web service development technologies and wireless communication techniques. Today\u2019s most important need is to provide uninterrupted, lightweight, continuous web services to resource constrained mobile device in wireless environment. This paper presents a detailed comparison between two frameworks used for providing web services through SOAP and REST and also discusses the problems and challenges in these two frameworks. With the help of comparison we can decide which frame work is most suitable for wireless environment and fulfills the current needs of accessing lightweight mobile web services continuously from resource constrained mobile device.    Keywords  Mobile Web Services, SOAP, REST, RESTful", "author" : [ { "dropping-particle" : "", "family" : "Wagh", "given" : "Kishor", "non-dropping-particle" : "", "parse-names" : false, "suffix" : "" }, { "dropping-particle" : "", "family" : "Thool", "given" : "Ravindra", "non-dropping-particle" : "", "parse-names" : false, "suffix" : "" } ], "container-title" : "Journal of Information Engineering and Applications", "id" : "ITEM-1", "issue" : "5", "issued" : { "date-parts" : [ [ "2012" ] ] }, "page" : "12-16", "title" : "A Comparative Study of SOAP Vs REST Web Services Provisioning Techniques for Mobile Host", "type" : "article-journal", "volume" : "2" }, "uris" : [ "http://www.mendeley.com/documents/?uuid=157a8a95-d317-4272-a32a-078d9f8f0adb" ] } ], "mendeley" : { "formattedCitation" : "[28]", "plainTextFormattedCitation" : "[28]" }, "properties" : { "noteIndex" : 0 }, "schema" : "https://github.com/citation-style-language/schema/raw/master/csl-citation.json" }</w:instrText>
      </w:r>
      <w:r w:rsidR="00BA3D61">
        <w:rPr>
          <w:noProof/>
        </w:rPr>
        <w:fldChar w:fldCharType="separate"/>
      </w:r>
      <w:r w:rsidR="00BA3D61" w:rsidRPr="00BA3D61">
        <w:rPr>
          <w:noProof/>
        </w:rPr>
        <w:t>[28]</w:t>
      </w:r>
      <w:r w:rsidR="00BA3D61">
        <w:rPr>
          <w:noProof/>
        </w:rPr>
        <w:fldChar w:fldCharType="end"/>
      </w:r>
      <w:r w:rsidR="00BA3D61">
        <w:rPr>
          <w:noProof/>
        </w:rPr>
        <w:t xml:space="preserve">: </w:t>
      </w:r>
    </w:p>
    <w:p w14:paraId="1E709385" w14:textId="08222B88" w:rsidR="00BA3D61" w:rsidRDefault="00BA3D61" w:rsidP="00BA3D61">
      <w:pPr>
        <w:pStyle w:val="Paragraf"/>
        <w:numPr>
          <w:ilvl w:val="0"/>
          <w:numId w:val="24"/>
        </w:numPr>
        <w:rPr>
          <w:noProof/>
        </w:rPr>
      </w:pPr>
      <w:r>
        <w:rPr>
          <w:noProof/>
        </w:rPr>
        <w:t>Menggunakan XML dan JSON untuk mengirim dan menerima data. Dimana XML dan JSON lebih mudah dibaca oleh manusia.</w:t>
      </w:r>
    </w:p>
    <w:p w14:paraId="69EB6F85" w14:textId="56082868" w:rsidR="00BA3D61" w:rsidRDefault="00BA3D61" w:rsidP="00BA3D61">
      <w:pPr>
        <w:pStyle w:val="Paragraf"/>
        <w:numPr>
          <w:ilvl w:val="0"/>
          <w:numId w:val="24"/>
        </w:numPr>
        <w:rPr>
          <w:noProof/>
        </w:rPr>
      </w:pPr>
      <w:r>
        <w:rPr>
          <w:noProof/>
        </w:rPr>
        <w:t>Mudah dipanggil melalui URL Path / URI</w:t>
      </w:r>
    </w:p>
    <w:p w14:paraId="1CBB3C61" w14:textId="6D8CF7D9" w:rsidR="00BA3D61" w:rsidRDefault="00BA3D61" w:rsidP="00BA3D61">
      <w:pPr>
        <w:pStyle w:val="Paragraf"/>
        <w:numPr>
          <w:ilvl w:val="0"/>
          <w:numId w:val="24"/>
        </w:numPr>
        <w:rPr>
          <w:noProof/>
        </w:rPr>
      </w:pPr>
      <w:r>
        <w:rPr>
          <w:noProof/>
        </w:rPr>
        <w:t>Transfer hanya dilakukan melalui HTTP, sedangkan SOAP menggunakan banyak protokol seperti FTP dan SMTP</w:t>
      </w:r>
    </w:p>
    <w:p w14:paraId="1A747750" w14:textId="2688EA30" w:rsidR="00BA3D61" w:rsidRDefault="00BA3D61" w:rsidP="00BA3D61">
      <w:pPr>
        <w:pStyle w:val="Paragraf"/>
        <w:numPr>
          <w:ilvl w:val="0"/>
          <w:numId w:val="24"/>
        </w:numPr>
        <w:rPr>
          <w:noProof/>
        </w:rPr>
      </w:pPr>
      <w:r>
        <w:rPr>
          <w:noProof/>
        </w:rPr>
        <w:t>Bandwith yang digunakan lebih rendah</w:t>
      </w:r>
    </w:p>
    <w:p w14:paraId="540D1EF4" w14:textId="53D8D210" w:rsidR="00BA3D61" w:rsidRDefault="00BA3D61" w:rsidP="00BA3D61">
      <w:pPr>
        <w:pStyle w:val="Paragraf"/>
        <w:numPr>
          <w:ilvl w:val="0"/>
          <w:numId w:val="24"/>
        </w:numPr>
        <w:rPr>
          <w:noProof/>
        </w:rPr>
      </w:pPr>
      <w:r>
        <w:rPr>
          <w:noProof/>
        </w:rPr>
        <w:t xml:space="preserve">Jika terjadi </w:t>
      </w:r>
      <w:r w:rsidR="00D501BB">
        <w:rPr>
          <w:noProof/>
        </w:rPr>
        <w:t xml:space="preserve">perubahan kode pada </w:t>
      </w:r>
      <w:r w:rsidR="00D501BB" w:rsidRPr="00443A37">
        <w:rPr>
          <w:i/>
          <w:noProof/>
        </w:rPr>
        <w:t>web service</w:t>
      </w:r>
      <w:r w:rsidR="00D501BB">
        <w:rPr>
          <w:noProof/>
        </w:rPr>
        <w:t xml:space="preserve"> tidak perlu melakukan konfigurasi ulang pada klien</w:t>
      </w:r>
    </w:p>
    <w:p w14:paraId="7F149659" w14:textId="3FFF98CA" w:rsidR="00D501BB" w:rsidRPr="00BA3D61" w:rsidRDefault="00D501BB" w:rsidP="00BA3D61">
      <w:pPr>
        <w:pStyle w:val="Paragraf"/>
        <w:numPr>
          <w:ilvl w:val="0"/>
          <w:numId w:val="24"/>
        </w:numPr>
        <w:rPr>
          <w:noProof/>
        </w:rPr>
      </w:pPr>
      <w:r>
        <w:rPr>
          <w:noProof/>
        </w:rPr>
        <w:t>Mendukung semua perangkat IoT selama perangkat tersebut memiliki komunikasi HTTP</w:t>
      </w:r>
    </w:p>
    <w:p w14:paraId="7C37AFAC" w14:textId="77777777" w:rsidR="0025681D"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w:t>
      </w:r>
      <w:r w:rsidRPr="00563DEB">
        <w:rPr>
          <w:i/>
          <w:noProof/>
          <w:lang w:val="id-ID"/>
        </w:rPr>
        <w:t>resource</w:t>
      </w:r>
      <w:r w:rsidRPr="001D740C">
        <w:rPr>
          <w:noProof/>
          <w:lang w:val="id-ID"/>
        </w:rPr>
        <w:t xml:space="preserve"> melalui web. Penggunaan REST memungkinkan hal ini terjadi dengan membuat URI sesuai dengan </w:t>
      </w:r>
      <w:r w:rsidRPr="00563DEB">
        <w:rPr>
          <w:i/>
          <w:noProof/>
          <w:lang w:val="id-ID"/>
        </w:rPr>
        <w:t xml:space="preserve">resource </w:t>
      </w:r>
      <w:r w:rsidRPr="001D740C">
        <w:rPr>
          <w:noProof/>
          <w:lang w:val="id-ID"/>
        </w:rPr>
        <w:t>yang diperlukan.</w:t>
      </w:r>
    </w:p>
    <w:p w14:paraId="3337DEAD" w14:textId="77777777" w:rsidR="00563DEB" w:rsidRDefault="00563DEB" w:rsidP="00CB3B13">
      <w:pPr>
        <w:pStyle w:val="Paragraf"/>
        <w:rPr>
          <w:noProof/>
          <w:lang w:val="id-ID"/>
        </w:rPr>
      </w:pPr>
    </w:p>
    <w:p w14:paraId="75F389B1" w14:textId="69C8F4DA" w:rsidR="00563DEB" w:rsidRPr="001D740C" w:rsidRDefault="00563DEB" w:rsidP="00563DEB">
      <w:pPr>
        <w:pStyle w:val="Heading3"/>
        <w:jc w:val="both"/>
        <w:rPr>
          <w:rFonts w:ascii="Times New Roman" w:hAnsi="Times New Roman" w:cs="Times New Roman"/>
          <w:b/>
          <w:color w:val="auto"/>
        </w:rPr>
      </w:pPr>
      <w:r w:rsidRPr="001D740C">
        <w:rPr>
          <w:rFonts w:ascii="Times New Roman" w:hAnsi="Times New Roman" w:cs="Times New Roman"/>
          <w:b/>
          <w:color w:val="auto"/>
        </w:rPr>
        <w:t>2.2.</w:t>
      </w:r>
      <w:r>
        <w:rPr>
          <w:rFonts w:ascii="Times New Roman" w:hAnsi="Times New Roman" w:cs="Times New Roman"/>
          <w:b/>
          <w:color w:val="auto"/>
        </w:rPr>
        <w:t>5</w:t>
      </w:r>
      <w:r w:rsidRPr="001D740C">
        <w:rPr>
          <w:rFonts w:ascii="Times New Roman" w:hAnsi="Times New Roman" w:cs="Times New Roman"/>
          <w:b/>
          <w:color w:val="auto"/>
        </w:rPr>
        <w:tab/>
        <w:t>Resource Oriented Architectures (ROA)</w:t>
      </w:r>
    </w:p>
    <w:p w14:paraId="1AF6509A" w14:textId="77777777" w:rsidR="00563DEB" w:rsidRPr="001D740C" w:rsidRDefault="00563DEB" w:rsidP="00563DEB">
      <w:pPr>
        <w:pStyle w:val="BodyText"/>
        <w:rPr>
          <w:lang w:eastAsia="zh-CN"/>
        </w:rPr>
      </w:pPr>
    </w:p>
    <w:p w14:paraId="02073464" w14:textId="77777777" w:rsidR="007A7A05" w:rsidRDefault="00FE3BED" w:rsidP="00563DEB">
      <w:pPr>
        <w:pStyle w:val="Paragraf"/>
        <w:rPr>
          <w:noProof/>
          <w:lang w:val="id-ID"/>
        </w:rPr>
      </w:pPr>
      <w:r>
        <w:t>K</w:t>
      </w:r>
      <w:r w:rsidRPr="00FE3BED">
        <w:rPr>
          <w:noProof/>
          <w:lang w:val="id-ID"/>
        </w:rPr>
        <w:t xml:space="preserve">onsep utama dari ROA adalah </w:t>
      </w:r>
      <w:r w:rsidRPr="007A7A05">
        <w:rPr>
          <w:i/>
          <w:noProof/>
          <w:lang w:val="id-ID"/>
        </w:rPr>
        <w:t>resource</w:t>
      </w:r>
      <w:r w:rsidRPr="001D740C">
        <w:rPr>
          <w:noProof/>
          <w:lang w:val="id-ID"/>
        </w:rPr>
        <w:fldChar w:fldCharType="begin" w:fldLock="1"/>
      </w:r>
      <w:r>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30]", "plainTextFormattedCitation" : "[30]", "previouslyFormattedCitation" : "[29]" }, "properties" : { "noteIndex" : 0 }, "schema" : "https://github.com/citation-style-language/schema/raw/master/csl-citation.json" }</w:instrText>
      </w:r>
      <w:r w:rsidRPr="001D740C">
        <w:rPr>
          <w:noProof/>
          <w:lang w:val="id-ID"/>
        </w:rPr>
        <w:fldChar w:fldCharType="separate"/>
      </w:r>
      <w:r w:rsidRPr="00BA3D61">
        <w:rPr>
          <w:noProof/>
          <w:lang w:val="id-ID"/>
        </w:rPr>
        <w:t>[30]</w:t>
      </w:r>
      <w:r w:rsidRPr="001D740C">
        <w:rPr>
          <w:noProof/>
          <w:lang w:val="id-ID"/>
        </w:rPr>
        <w:fldChar w:fldCharType="end"/>
      </w:r>
      <w:r w:rsidRPr="00FE3BED">
        <w:rPr>
          <w:noProof/>
          <w:lang w:val="id-ID"/>
        </w:rPr>
        <w:t>. Didalam arsitektur ini, sebuah r</w:t>
      </w:r>
      <w:r w:rsidRPr="007A7A05">
        <w:rPr>
          <w:i/>
          <w:noProof/>
          <w:lang w:val="id-ID"/>
        </w:rPr>
        <w:t xml:space="preserve">esource </w:t>
      </w:r>
      <w:r w:rsidRPr="00FE3BED">
        <w:rPr>
          <w:noProof/>
          <w:lang w:val="id-ID"/>
        </w:rPr>
        <w:t>memiliki nama dan alamat yang direpresentasika</w:t>
      </w:r>
      <w:r w:rsidR="007A7A05">
        <w:rPr>
          <w:noProof/>
          <w:lang w:val="id-ID"/>
        </w:rPr>
        <w:t xml:space="preserve">n dengan sebuah URI. URI </w:t>
      </w:r>
      <w:r w:rsidRPr="00FE3BED">
        <w:rPr>
          <w:noProof/>
          <w:lang w:val="id-ID"/>
        </w:rPr>
        <w:t xml:space="preserve">memiliki cara tersendiri untuk mengidentifikasi suatu </w:t>
      </w:r>
      <w:r w:rsidRPr="007A7A05">
        <w:rPr>
          <w:i/>
          <w:noProof/>
          <w:lang w:val="id-ID"/>
        </w:rPr>
        <w:t>resource</w:t>
      </w:r>
      <w:r w:rsidRPr="00FE3BED">
        <w:rPr>
          <w:noProof/>
          <w:lang w:val="id-ID"/>
        </w:rPr>
        <w:t>, terlepas dari jenis dan t</w:t>
      </w:r>
      <w:r w:rsidR="007A7A05">
        <w:rPr>
          <w:noProof/>
        </w:rPr>
        <w:t>i</w:t>
      </w:r>
      <w:r w:rsidRPr="00FE3BED">
        <w:rPr>
          <w:noProof/>
          <w:lang w:val="id-ID"/>
        </w:rPr>
        <w:t xml:space="preserve">pe </w:t>
      </w:r>
      <w:r w:rsidRPr="007A7A05">
        <w:rPr>
          <w:i/>
          <w:noProof/>
          <w:lang w:val="id-ID"/>
        </w:rPr>
        <w:t>resource</w:t>
      </w:r>
      <w:r w:rsidRPr="00FE3BED">
        <w:rPr>
          <w:noProof/>
          <w:lang w:val="id-ID"/>
        </w:rPr>
        <w:t xml:space="preserve"> tersebut</w:t>
      </w:r>
      <w:r w:rsidR="007A7A05">
        <w:rPr>
          <w:noProof/>
        </w:rPr>
        <w:t xml:space="preserve">. </w:t>
      </w:r>
      <w:r w:rsidR="007A7A05" w:rsidRPr="007A7A05">
        <w:rPr>
          <w:noProof/>
        </w:rPr>
        <w:t xml:space="preserve">Aspek penting dalam penggunaan ROA adalah setiap </w:t>
      </w:r>
      <w:r w:rsidR="007A7A05" w:rsidRPr="007A7A05">
        <w:rPr>
          <w:i/>
          <w:noProof/>
        </w:rPr>
        <w:t>resource</w:t>
      </w:r>
      <w:r w:rsidR="007A7A05" w:rsidRPr="007A7A05">
        <w:rPr>
          <w:noProof/>
        </w:rPr>
        <w:t xml:space="preserve"> harus memiliki URI yang berbeda. Dengan URI yang berbeda maka klien dapat melakukan </w:t>
      </w:r>
      <w:r w:rsidR="007A7A05" w:rsidRPr="007A7A05">
        <w:rPr>
          <w:i/>
          <w:noProof/>
        </w:rPr>
        <w:t>request resource</w:t>
      </w:r>
      <w:r w:rsidR="007A7A05" w:rsidRPr="007A7A05">
        <w:rPr>
          <w:noProof/>
        </w:rPr>
        <w:t xml:space="preserve"> dengan mengacu pada representasi dari URI tersebut. </w:t>
      </w:r>
      <w:r w:rsidR="00563DEB" w:rsidRPr="001D740C">
        <w:rPr>
          <w:noProof/>
          <w:lang w:val="id-ID"/>
        </w:rPr>
        <w:t xml:space="preserve"> </w:t>
      </w:r>
    </w:p>
    <w:p w14:paraId="767EDCD0" w14:textId="4451823F" w:rsidR="00563DEB" w:rsidRPr="001D740C" w:rsidRDefault="00563DEB" w:rsidP="00563DEB">
      <w:pPr>
        <w:pStyle w:val="Paragraf"/>
        <w:rPr>
          <w:noProof/>
          <w:lang w:val="id-ID"/>
        </w:rPr>
      </w:pPr>
      <w:r w:rsidRPr="001D740C">
        <w:rPr>
          <w:noProof/>
          <w:lang w:val="id-ID"/>
        </w:rPr>
        <w:lastRenderedPageBreak/>
        <w:t xml:space="preserve">REST merupakan salah satu contoh teknologi yang menggunakan basis </w:t>
      </w:r>
      <w:r w:rsidR="007A7A05">
        <w:rPr>
          <w:noProof/>
        </w:rPr>
        <w:t xml:space="preserve">arsitektur </w:t>
      </w:r>
      <w:r w:rsidRPr="001D740C">
        <w:rPr>
          <w:noProof/>
          <w:lang w:val="id-ID"/>
        </w:rPr>
        <w:t>ROA. ROA sendiri memiliki 4 properties yaitu :</w:t>
      </w:r>
    </w:p>
    <w:p w14:paraId="7BEA1297" w14:textId="77777777" w:rsidR="00563DEB" w:rsidRPr="001D740C" w:rsidRDefault="00563DEB" w:rsidP="00563DEB">
      <w:pPr>
        <w:pStyle w:val="Paragraf"/>
        <w:numPr>
          <w:ilvl w:val="0"/>
          <w:numId w:val="14"/>
        </w:numPr>
        <w:ind w:left="851"/>
        <w:rPr>
          <w:i/>
          <w:noProof/>
          <w:lang w:val="id-ID"/>
        </w:rPr>
      </w:pPr>
      <w:r w:rsidRPr="001D740C">
        <w:rPr>
          <w:i/>
          <w:noProof/>
          <w:lang w:val="id-ID"/>
        </w:rPr>
        <w:t xml:space="preserve"> Addresssability</w:t>
      </w:r>
    </w:p>
    <w:p w14:paraId="5DD834F2"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4A741F20"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63DAE816"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14:paraId="60068F8C"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76BDDBDA"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14:paraId="6CA82CE8"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0ACFC415" w14:textId="77777777" w:rsidR="00563DEB" w:rsidRDefault="00563DEB" w:rsidP="00563DEB">
      <w:pPr>
        <w:pStyle w:val="BodyText"/>
        <w:spacing w:line="360" w:lineRule="auto"/>
        <w:ind w:left="851"/>
        <w:jc w:val="both"/>
        <w:rPr>
          <w:rFonts w:cs="Times New Roman"/>
          <w:szCs w:val="24"/>
          <w:lang w:eastAsia="zh-CN"/>
        </w:rPr>
      </w:pPr>
      <w:r w:rsidRPr="001D740C">
        <w:rPr>
          <w:rFonts w:cs="Times New Roman"/>
          <w:i/>
          <w:szCs w:val="24"/>
          <w:lang w:eastAsia="zh-CN"/>
        </w:rPr>
        <w:t>Stateles</w:t>
      </w:r>
      <w:r w:rsidRPr="001D740C">
        <w:rPr>
          <w:rFonts w:cs="Times New Roman"/>
          <w:szCs w:val="24"/>
          <w:lang w:eastAsia="zh-CN"/>
        </w:rPr>
        <w:t>s menunjukkan bahwa server tidak menyimpan data dari klien dari setiap koneksi yang terbentuk.</w:t>
      </w:r>
    </w:p>
    <w:p w14:paraId="5B219AAE" w14:textId="77777777" w:rsidR="00563DEB" w:rsidRPr="001D740C" w:rsidRDefault="00563DEB" w:rsidP="00563DEB">
      <w:pPr>
        <w:pStyle w:val="BodyText"/>
        <w:spacing w:line="360" w:lineRule="auto"/>
        <w:ind w:left="851"/>
        <w:jc w:val="both"/>
        <w:rPr>
          <w:rFonts w:cs="Times New Roman"/>
          <w:szCs w:val="24"/>
          <w:lang w:eastAsia="zh-CN"/>
        </w:rPr>
      </w:pPr>
    </w:p>
    <w:p w14:paraId="7F5B6406" w14:textId="395709D9" w:rsidR="008E4443" w:rsidRPr="001D740C" w:rsidRDefault="008E4443" w:rsidP="008E4443">
      <w:pPr>
        <w:pStyle w:val="Heading3"/>
        <w:jc w:val="both"/>
        <w:rPr>
          <w:rFonts w:ascii="Times New Roman" w:hAnsi="Times New Roman" w:cs="Times New Roman"/>
          <w:b/>
          <w:color w:val="auto"/>
        </w:rPr>
      </w:pPr>
      <w:bookmarkStart w:id="22" w:name="_Toc482076024"/>
      <w:r w:rsidRPr="001D740C">
        <w:rPr>
          <w:rFonts w:ascii="Times New Roman" w:hAnsi="Times New Roman" w:cs="Times New Roman"/>
          <w:b/>
          <w:color w:val="auto"/>
        </w:rPr>
        <w:t>2.2.</w:t>
      </w:r>
      <w:r w:rsidR="00563DEB">
        <w:rPr>
          <w:rFonts w:ascii="Times New Roman" w:hAnsi="Times New Roman" w:cs="Times New Roman"/>
          <w:b/>
          <w:color w:val="auto"/>
        </w:rPr>
        <w:t>6</w:t>
      </w:r>
      <w:r w:rsidRPr="001D740C">
        <w:rPr>
          <w:rFonts w:ascii="Times New Roman" w:hAnsi="Times New Roman" w:cs="Times New Roman"/>
          <w:b/>
          <w:color w:val="auto"/>
        </w:rPr>
        <w:tab/>
        <w:t>JavaScript Object Notation (JSON)</w:t>
      </w:r>
      <w:bookmarkEnd w:id="22"/>
    </w:p>
    <w:p w14:paraId="0E33CFB4" w14:textId="6159485E" w:rsidR="0053714A"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saat ini yaitu XML dan JSON.</w:t>
      </w:r>
      <w:r w:rsidR="0053714A">
        <w:rPr>
          <w:noProof/>
        </w:rPr>
        <w:t xml:space="preserve"> XML digunakan oleh SOAP sebagai standar pertukaran data, sedangkan REST API mendukung </w:t>
      </w:r>
      <w:r w:rsidR="00563DEB">
        <w:rPr>
          <w:noProof/>
        </w:rPr>
        <w:t xml:space="preserve">keduanya, </w:t>
      </w:r>
      <w:r w:rsidR="0053714A">
        <w:rPr>
          <w:noProof/>
        </w:rPr>
        <w:t>XML dan JSON. Namun</w:t>
      </w:r>
      <w:r w:rsidRPr="001D740C">
        <w:rPr>
          <w:noProof/>
          <w:lang w:val="id-ID"/>
        </w:rPr>
        <w:t xml:space="preserve"> JSON memiliki popularitas yang lebih tinggi karena format penulisannya lebih mudah dibaca baik oleh manusia maupun komputer. </w:t>
      </w:r>
    </w:p>
    <w:p w14:paraId="0767DDCC" w14:textId="77777777" w:rsidR="005D145E" w:rsidRDefault="0053714A" w:rsidP="002601F6">
      <w:pPr>
        <w:pStyle w:val="Paragraf"/>
        <w:rPr>
          <w:noProof/>
        </w:rPr>
      </w:pPr>
      <w:r>
        <w:rPr>
          <w:noProof/>
        </w:rPr>
        <w:t>Walaupun f</w:t>
      </w:r>
      <w:r w:rsidR="00115CE3" w:rsidRPr="001D740C">
        <w:rPr>
          <w:noProof/>
          <w:lang w:val="id-ID"/>
        </w:rPr>
        <w:t>ormat JSON ini dibuat berdasarkan Standar dari ECMA-262</w:t>
      </w:r>
      <w:r>
        <w:rPr>
          <w:noProof/>
        </w:rPr>
        <w:t xml:space="preserve"> </w:t>
      </w:r>
      <w:r w:rsidR="00D23D6E" w:rsidRPr="001D740C">
        <w:rPr>
          <w:noProof/>
          <w:lang w:val="id-ID"/>
        </w:rPr>
        <w:fldChar w:fldCharType="begin" w:fldLock="1"/>
      </w:r>
      <w:r w:rsidR="00BA3D61">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29]", "plainTextFormattedCitation" : "[29]", "previouslyFormattedCitation" : "[28]" }, "properties" : { "noteIndex" : 0 }, "schema" : "https://github.com/citation-style-language/schema/raw/master/csl-citation.json" }</w:instrText>
      </w:r>
      <w:r w:rsidR="00D23D6E" w:rsidRPr="001D740C">
        <w:rPr>
          <w:noProof/>
          <w:lang w:val="id-ID"/>
        </w:rPr>
        <w:fldChar w:fldCharType="separate"/>
      </w:r>
      <w:r w:rsidR="00BA3D61" w:rsidRPr="00BA3D61">
        <w:rPr>
          <w:noProof/>
          <w:lang w:val="id-ID"/>
        </w:rPr>
        <w:t>[29]</w:t>
      </w:r>
      <w:r w:rsidR="00D23D6E" w:rsidRPr="001D740C">
        <w:rPr>
          <w:noProof/>
          <w:lang w:val="id-ID"/>
        </w:rPr>
        <w:fldChar w:fldCharType="end"/>
      </w:r>
      <w:r>
        <w:rPr>
          <w:noProof/>
          <w:lang w:val="id-ID"/>
        </w:rPr>
        <w:t xml:space="preserve">, </w:t>
      </w:r>
      <w:r w:rsidR="00115CE3" w:rsidRPr="001D740C">
        <w:rPr>
          <w:noProof/>
          <w:lang w:val="id-ID"/>
        </w:rPr>
        <w:t xml:space="preserve">JSON merupakan format teks yang tidak bergantung dengan bahasa </w:t>
      </w:r>
      <w:r w:rsidR="00115CE3" w:rsidRPr="001D740C">
        <w:rPr>
          <w:noProof/>
          <w:lang w:val="id-ID"/>
        </w:rPr>
        <w:lastRenderedPageBreak/>
        <w:t xml:space="preserve">pemrograman apapun sehingga </w:t>
      </w:r>
      <w:r w:rsidR="008D7E53" w:rsidRPr="001D740C">
        <w:rPr>
          <w:noProof/>
          <w:lang w:val="id-ID"/>
        </w:rPr>
        <w:t>menjadikan JSON bahasa pertukaran data terpopuler saat ini.</w:t>
      </w:r>
      <w:r w:rsidR="006E43D2">
        <w:rPr>
          <w:noProof/>
        </w:rPr>
        <w:t xml:space="preserve"> </w:t>
      </w:r>
    </w:p>
    <w:p w14:paraId="120CDCEC" w14:textId="36B49AB9" w:rsidR="00FC686B" w:rsidRPr="001D740C" w:rsidRDefault="0053714A" w:rsidP="002601F6">
      <w:pPr>
        <w:pStyle w:val="Paragraf"/>
        <w:rPr>
          <w:noProof/>
          <w:lang w:val="id-ID"/>
        </w:rPr>
      </w:pPr>
      <w:r>
        <w:rPr>
          <w:noProof/>
        </w:rPr>
        <w:t xml:space="preserve">JSON terdiri dari 2 struktur, yang pertama merupakan kumpulan dari pasangan nama atau nilai. Pada bahasa pemrograman hal ini disebut sebagai object, record, struct </w:t>
      </w:r>
      <w:r w:rsidR="00563DEB">
        <w:rPr>
          <w:noProof/>
        </w:rPr>
        <w:t>atau array. Sedang struktur</w:t>
      </w:r>
      <w:r>
        <w:rPr>
          <w:noProof/>
        </w:rPr>
        <w:t xml:space="preserve"> kedua adalah daftar nilai yang terurutkan. Sering diimplementasikan dalam bentuk array atau list. </w:t>
      </w:r>
      <w:r w:rsidR="00D501BB">
        <w:rPr>
          <w:noProof/>
          <w:lang w:val="id-ID"/>
        </w:rPr>
        <w:t>Gambar 2.3</w:t>
      </w:r>
      <w:r w:rsidR="00FC686B" w:rsidRPr="001D740C">
        <w:rPr>
          <w:noProof/>
          <w:lang w:val="id-ID"/>
        </w:rPr>
        <w:t xml:space="preserve"> berikut ini merupakan contoh format JSON </w:t>
      </w: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5890CA4D"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14:paraId="45ADCA9B"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74C46371" w14:textId="17EA62B6"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w:t>
      </w:r>
      <w:r w:rsidR="00563DEB">
        <w:rPr>
          <w:rFonts w:ascii="Courier New" w:eastAsia="Times New Roman" w:hAnsi="Courier New" w:cs="Courier New"/>
          <w:sz w:val="21"/>
          <w:szCs w:val="21"/>
          <w:lang w:eastAsia="id-ID"/>
        </w:rPr>
        <w:t xml:space="preserve">on": </w:t>
      </w:r>
      <w:r w:rsidRPr="001D740C">
        <w:rPr>
          <w:rFonts w:ascii="Courier New" w:eastAsia="Times New Roman" w:hAnsi="Courier New" w:cs="Courier New"/>
          <w:sz w:val="21"/>
          <w:szCs w:val="21"/>
          <w:lang w:eastAsia="id-ID"/>
        </w:rPr>
        <w:t>"</w:t>
      </w:r>
      <w:r w:rsidR="006E43D2" w:rsidRPr="006E43D2">
        <w:t xml:space="preserve"> </w:t>
      </w:r>
      <w:r w:rsidR="006E43D2" w:rsidRPr="006E43D2">
        <w:rPr>
          <w:rFonts w:ascii="Courier New" w:eastAsia="Times New Roman" w:hAnsi="Courier New" w:cs="Courier New"/>
          <w:sz w:val="21"/>
          <w:szCs w:val="21"/>
          <w:lang w:eastAsia="id-ID"/>
        </w:rPr>
        <w:t>(0274) 547506</w:t>
      </w:r>
      <w:r w:rsidR="00563DEB">
        <w:rPr>
          <w:rFonts w:ascii="Courier New" w:eastAsia="Times New Roman" w:hAnsi="Courier New" w:cs="Courier New"/>
          <w:sz w:val="21"/>
          <w:szCs w:val="21"/>
          <w:lang w:eastAsia="id-ID"/>
        </w:rPr>
        <w:t>"</w:t>
      </w:r>
    </w:p>
    <w:p w14:paraId="2D27D28C" w14:textId="1CDBCDC6"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1B9FD194" w:rsidR="00FC686B" w:rsidRPr="001D740C" w:rsidRDefault="00FC686B" w:rsidP="00FC686B">
      <w:pPr>
        <w:pStyle w:val="Paragraf"/>
        <w:jc w:val="center"/>
        <w:rPr>
          <w:noProof/>
          <w:lang w:val="id-ID"/>
        </w:rPr>
      </w:pPr>
      <w:r w:rsidRPr="001D740C">
        <w:rPr>
          <w:noProof/>
          <w:lang w:val="id-ID"/>
        </w:rPr>
        <w:t>Gambar 2.</w:t>
      </w:r>
      <w:r w:rsidR="00D501BB">
        <w:rPr>
          <w:noProof/>
        </w:rPr>
        <w:t>3</w:t>
      </w:r>
      <w:r w:rsidRPr="001D740C">
        <w:rPr>
          <w:noProof/>
          <w:lang w:val="id-ID"/>
        </w:rPr>
        <w:t xml:space="preserve"> Contoh Format JSON</w:t>
      </w:r>
    </w:p>
    <w:p w14:paraId="73EF34EE" w14:textId="406CE9EC" w:rsidR="008E4443" w:rsidRPr="001D740C" w:rsidRDefault="008E4443" w:rsidP="008E4443">
      <w:pPr>
        <w:pStyle w:val="Heading3"/>
        <w:jc w:val="both"/>
        <w:rPr>
          <w:rFonts w:ascii="Times New Roman" w:hAnsi="Times New Roman" w:cs="Times New Roman"/>
          <w:b/>
          <w:color w:val="auto"/>
        </w:rPr>
      </w:pPr>
      <w:bookmarkStart w:id="23" w:name="_Toc482076026"/>
      <w:r w:rsidRPr="001D740C">
        <w:rPr>
          <w:rFonts w:ascii="Times New Roman" w:hAnsi="Times New Roman" w:cs="Times New Roman"/>
          <w:b/>
          <w:color w:val="auto"/>
        </w:rPr>
        <w:t>2.2.</w:t>
      </w:r>
      <w:r w:rsidR="00AA4609">
        <w:rPr>
          <w:rFonts w:ascii="Times New Roman" w:hAnsi="Times New Roman" w:cs="Times New Roman"/>
          <w:b/>
          <w:color w:val="auto"/>
        </w:rPr>
        <w:t>7</w:t>
      </w:r>
      <w:r w:rsidRPr="001D740C">
        <w:rPr>
          <w:rFonts w:ascii="Times New Roman" w:hAnsi="Times New Roman" w:cs="Times New Roman"/>
          <w:b/>
          <w:color w:val="auto"/>
        </w:rPr>
        <w:tab/>
        <w:t>Slim Framework</w:t>
      </w:r>
      <w:bookmarkEnd w:id="23"/>
    </w:p>
    <w:p w14:paraId="3ACE71D1" w14:textId="77777777" w:rsidR="008E4443" w:rsidRPr="001D740C" w:rsidRDefault="008E4443" w:rsidP="008E4443">
      <w:pPr>
        <w:pStyle w:val="BodyText"/>
        <w:rPr>
          <w:lang w:eastAsia="zh-CN"/>
        </w:rPr>
      </w:pPr>
    </w:p>
    <w:p w14:paraId="1CF1335F" w14:textId="551D2243"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34AC9" w:rsidRPr="001D740C">
        <w:rPr>
          <w:noProof/>
          <w:lang w:val="id-ID"/>
        </w:rPr>
        <w:fldChar w:fldCharType="begin" w:fldLock="1"/>
      </w:r>
      <w:r w:rsidR="00BA3D61">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31]", "plainTextFormattedCitation" : "[31]", "previouslyFormattedCitation" : "[30]" }, "properties" : { "noteIndex" : 0 }, "schema" : "https://github.com/citation-style-language/schema/raw/master/csl-citation.json" }</w:instrText>
      </w:r>
      <w:r w:rsidR="00D34AC9" w:rsidRPr="001D740C">
        <w:rPr>
          <w:noProof/>
          <w:lang w:val="id-ID"/>
        </w:rPr>
        <w:fldChar w:fldCharType="separate"/>
      </w:r>
      <w:r w:rsidR="00BA3D61" w:rsidRPr="00BA3D61">
        <w:rPr>
          <w:noProof/>
          <w:lang w:val="id-ID"/>
        </w:rPr>
        <w:t>[31]</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w:t>
      </w:r>
      <w:r w:rsidRPr="001D740C">
        <w:rPr>
          <w:noProof/>
          <w:lang w:val="id-ID"/>
        </w:rPr>
        <w:lastRenderedPageBreak/>
        <w:t xml:space="preserve">daripada </w:t>
      </w:r>
      <w:r w:rsidRPr="001D740C">
        <w:rPr>
          <w:i/>
          <w:noProof/>
          <w:lang w:val="id-ID"/>
        </w:rPr>
        <w:t>full stack framework</w:t>
      </w:r>
      <w:r w:rsidRPr="001D740C">
        <w:rPr>
          <w:noProof/>
          <w:lang w:val="id-ID"/>
        </w:rPr>
        <w:t xml:space="preserve"> seperti laravel atau codeigniter.</w:t>
      </w:r>
    </w:p>
    <w:p w14:paraId="50910AA3" w14:textId="16A15656"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BA3D61">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32]", "plainTextFormattedCitation" : "[32]", "previouslyFormattedCitation" : "[31]" }, "properties" : { "noteIndex" : 0 }, "schema" : "https://github.com/citation-style-language/schema/raw/master/csl-citation.json" }</w:instrText>
      </w:r>
      <w:r w:rsidRPr="001D740C">
        <w:rPr>
          <w:noProof/>
          <w:lang w:val="id-ID"/>
        </w:rPr>
        <w:fldChar w:fldCharType="separate"/>
      </w:r>
      <w:r w:rsidR="00BA3D61" w:rsidRPr="00BA3D61">
        <w:rPr>
          <w:noProof/>
          <w:lang w:val="id-ID"/>
        </w:rPr>
        <w:t>[32]</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4" w:name="_Toc482076027"/>
      <w:r w:rsidRPr="001D740C">
        <w:rPr>
          <w:noProof/>
          <w:lang w:val="id-ID"/>
        </w:rPr>
        <w:t>2.3</w:t>
      </w:r>
      <w:r w:rsidRPr="001D740C">
        <w:rPr>
          <w:noProof/>
          <w:lang w:val="id-ID"/>
        </w:rPr>
        <w:tab/>
        <w:t>Hipotesis</w:t>
      </w:r>
      <w:bookmarkEnd w:id="24"/>
    </w:p>
    <w:p w14:paraId="100E7928" w14:textId="7777777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p>
    <w:p w14:paraId="164AAA4F" w14:textId="77777777"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77777777"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Default="008E4443" w:rsidP="008E4443">
      <w:pPr>
        <w:pStyle w:val="Paragraf"/>
        <w:ind w:left="1069" w:firstLine="0"/>
        <w:rPr>
          <w:noProof/>
          <w:lang w:val="id-ID"/>
        </w:rPr>
      </w:pPr>
    </w:p>
    <w:p w14:paraId="1D67F952" w14:textId="77777777" w:rsidR="00B73EE8" w:rsidRDefault="00B73EE8" w:rsidP="008E4443">
      <w:pPr>
        <w:pStyle w:val="Paragraf"/>
        <w:ind w:left="1069" w:firstLine="0"/>
        <w:rPr>
          <w:noProof/>
          <w:lang w:val="id-ID"/>
        </w:rPr>
      </w:pPr>
    </w:p>
    <w:p w14:paraId="38D489CB" w14:textId="77777777" w:rsidR="00B73EE8" w:rsidRDefault="00B73EE8" w:rsidP="008E4443">
      <w:pPr>
        <w:pStyle w:val="Paragraf"/>
        <w:ind w:left="1069" w:firstLine="0"/>
        <w:rPr>
          <w:noProof/>
          <w:lang w:val="id-ID"/>
        </w:rPr>
      </w:pPr>
    </w:p>
    <w:p w14:paraId="4CB703C4" w14:textId="77777777" w:rsidR="00B73EE8" w:rsidRDefault="00B73EE8" w:rsidP="008E4443">
      <w:pPr>
        <w:pStyle w:val="Paragraf"/>
        <w:ind w:left="1069" w:firstLine="0"/>
        <w:rPr>
          <w:noProof/>
          <w:lang w:val="id-ID"/>
        </w:rPr>
      </w:pPr>
    </w:p>
    <w:p w14:paraId="241859EF" w14:textId="77777777" w:rsidR="00B73EE8" w:rsidRDefault="00B73EE8"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5" w:name="_Toc482076028"/>
      <w:r w:rsidRPr="001D740C">
        <w:rPr>
          <w:noProof/>
          <w:lang w:val="id-ID"/>
        </w:rPr>
        <w:lastRenderedPageBreak/>
        <w:t>BAB III</w:t>
      </w:r>
      <w:r w:rsidRPr="001D740C">
        <w:rPr>
          <w:noProof/>
          <w:lang w:val="id-ID"/>
        </w:rPr>
        <w:br/>
        <w:t>METODE PENELITIAN</w:t>
      </w:r>
      <w:bookmarkEnd w:id="25"/>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6" w:name="_Toc482076029"/>
      <w:r w:rsidRPr="001D740C">
        <w:rPr>
          <w:noProof/>
          <w:lang w:val="id-ID"/>
        </w:rPr>
        <w:t>Alat dan Bahan Penelitian</w:t>
      </w:r>
      <w:bookmarkEnd w:id="26"/>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7" w:name="_Toc48207603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7"/>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28" w:name="_Toc48207603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28"/>
      <w:r w:rsidRPr="001D740C">
        <w:rPr>
          <w:rFonts w:ascii="Times New Roman" w:hAnsi="Times New Roman" w:cs="Times New Roman"/>
          <w:b/>
          <w:color w:val="auto"/>
        </w:rPr>
        <w:t xml:space="preserve"> </w:t>
      </w:r>
    </w:p>
    <w:p w14:paraId="086FF54C" w14:textId="77777777"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29" w:name="_Toc482076032"/>
      <w:r w:rsidRPr="001D740C">
        <w:rPr>
          <w:noProof/>
          <w:lang w:val="id-ID"/>
        </w:rPr>
        <w:lastRenderedPageBreak/>
        <w:t>Alur Penelitian</w:t>
      </w:r>
      <w:bookmarkEnd w:id="29"/>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drawing>
          <wp:inline distT="0" distB="0" distL="0" distR="0" wp14:anchorId="75C95D48" wp14:editId="490C8AE4">
            <wp:extent cx="2085975" cy="32082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2089304" cy="3213350"/>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77777777"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14:paraId="2F2C9F2F"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14:paraId="5DE399FA"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belum sistem mulai dikembangkan, dilakukan terlebih dahulu analisis kebutuhan sistem. Tahap ini digunakan untuk memahami lebih dalam permasalahan yang dihadapi. Kompleksitas sistem API yang sudah ada , data-data yang diperlukan, keluaran dari sistem serta cara evaluasi sistem</w:t>
      </w:r>
    </w:p>
    <w:p w14:paraId="7F96E5BB"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14:paraId="5AF835F0"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 xml:space="preserve">Tahap ini dilakukan dengan cara merancang metode otentikasi berbasis token yang sesuai dengan sistem API yang telah ada. </w:t>
      </w:r>
      <w:r w:rsidR="00F35CD1" w:rsidRPr="001D740C">
        <w:rPr>
          <w:rFonts w:cs="Times New Roman"/>
          <w:szCs w:val="24"/>
          <w:lang w:eastAsia="zh-CN"/>
        </w:rPr>
        <w:t xml:space="preserve">Perancangan </w:t>
      </w:r>
      <w:r w:rsidR="00F35CD1" w:rsidRPr="001D740C">
        <w:rPr>
          <w:rFonts w:cs="Times New Roman"/>
          <w:szCs w:val="24"/>
          <w:lang w:eastAsia="zh-CN"/>
        </w:rPr>
        <w:lastRenderedPageBreak/>
        <w:t>manajemen user dalam melakukan request terhadap resource juga dibahas dalam tahap ini</w:t>
      </w:r>
    </w:p>
    <w:p w14:paraId="7F3A0D87"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14:paraId="7125EFF9" w14:textId="77777777"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14:paraId="57740E14"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arikan Kesimpulan</w:t>
      </w:r>
    </w:p>
    <w:p w14:paraId="1A4D0164" w14:textId="77777777"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14:paraId="173B10EE" w14:textId="77777777"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0" w:name="_Toc482076033"/>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0"/>
    </w:p>
    <w:p w14:paraId="50052565"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pengembangan penelitian ini fokus pada kotak merah yang berisi fungsi otentikasi dan manajemen user. </w:t>
      </w:r>
    </w:p>
    <w:p w14:paraId="16FEEA40"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lang w:eastAsia="id-ID"/>
        </w:rPr>
        <w:lastRenderedPageBreak/>
        <w:drawing>
          <wp:inline distT="0" distB="0" distL="0" distR="0" wp14:anchorId="013930DD" wp14:editId="0A142E35">
            <wp:extent cx="3048006" cy="22707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onsep smartfarm.png"/>
                    <pic:cNvPicPr/>
                  </pic:nvPicPr>
                  <pic:blipFill>
                    <a:blip r:embed="rId98" cstate="print">
                      <a:extLst>
                        <a:ext uri="{28A0092B-C50C-407E-A947-70E740481C1C}">
                          <a14:useLocalDpi xmlns:a14="http://schemas.microsoft.com/office/drawing/2010/main" val="0"/>
                        </a:ext>
                      </a:extLst>
                    </a:blip>
                    <a:stretch>
                      <a:fillRect/>
                    </a:stretch>
                  </pic:blipFill>
                  <pic:spPr>
                    <a:xfrm>
                      <a:off x="0" y="0"/>
                      <a:ext cx="3048006" cy="2270765"/>
                    </a:xfrm>
                    <a:prstGeom prst="rect">
                      <a:avLst/>
                    </a:prstGeom>
                  </pic:spPr>
                </pic:pic>
              </a:graphicData>
            </a:graphic>
          </wp:inline>
        </w:drawing>
      </w:r>
    </w:p>
    <w:p w14:paraId="4C6D5771" w14:textId="77777777" w:rsidR="00295536" w:rsidRPr="001D740C" w:rsidRDefault="00295536" w:rsidP="00295536">
      <w:pPr>
        <w:spacing w:beforeLines="120" w:before="288" w:afterLines="120" w:after="288" w:line="360" w:lineRule="auto"/>
        <w:ind w:left="567" w:hanging="567"/>
        <w:jc w:val="center"/>
        <w:rPr>
          <w:rFonts w:cs="Times New Roman"/>
          <w:szCs w:val="24"/>
        </w:rPr>
      </w:pPr>
      <w:r w:rsidRPr="001D740C">
        <w:rPr>
          <w:rFonts w:cs="Times New Roman"/>
          <w:szCs w:val="24"/>
        </w:rPr>
        <w:t>Gambar 3.2 Konsep fungsi yang akan dikembangkan dalam API smartfarm</w:t>
      </w:r>
    </w:p>
    <w:p w14:paraId="05FE71B3" w14:textId="77777777" w:rsidR="007A7A05" w:rsidRDefault="00283F61" w:rsidP="008906DF">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 xml:space="preserve">smartfarm tersebut menggunakan menggunakan metode komunikasi REST. REST merupakan metode komunikasi yang stateless dimana setiap request yang terjadi bersifat independen sehingga server harus melal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w:t>
      </w:r>
    </w:p>
    <w:p w14:paraId="19C05AC0" w14:textId="0D5C8618" w:rsidR="00283F61" w:rsidRPr="008906DF" w:rsidRDefault="000E443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Pada sistem sebelumnya,</w:t>
      </w:r>
      <w:r w:rsidRPr="008906DF">
        <w:rPr>
          <w:rFonts w:cs="Times New Roman"/>
          <w:i/>
          <w:szCs w:val="24"/>
        </w:rPr>
        <w:t xml:space="preserve"> middleware</w:t>
      </w:r>
      <w:r w:rsidRPr="001D740C">
        <w:rPr>
          <w:rFonts w:cs="Times New Roman"/>
          <w:szCs w:val="24"/>
        </w:rPr>
        <w:t xml:space="preserve"> akan memproses semua request yang masuk dan mengembalikan resource yang diminta dalam bentuk JSON. Pada sistem yang akan dikembangkan, fungsi otentikasi akan bekerja dengan melakukan pengecekan </w:t>
      </w:r>
      <w:r w:rsidRPr="001D740C">
        <w:rPr>
          <w:rFonts w:cs="Times New Roman"/>
          <w:i/>
          <w:szCs w:val="24"/>
        </w:rPr>
        <w:t>header</w:t>
      </w:r>
      <w:r w:rsidRPr="001D740C">
        <w:rPr>
          <w:rFonts w:cs="Times New Roman"/>
          <w:szCs w:val="24"/>
        </w:rPr>
        <w:t xml:space="preserve"> pada </w:t>
      </w:r>
      <w:r w:rsidRPr="001D740C">
        <w:rPr>
          <w:rFonts w:cs="Times New Roman"/>
          <w:i/>
          <w:szCs w:val="24"/>
        </w:rPr>
        <w:t>request</w:t>
      </w:r>
      <w:r w:rsidRPr="001D740C">
        <w:rPr>
          <w:rFonts w:cs="Times New Roman"/>
          <w:szCs w:val="24"/>
        </w:rPr>
        <w:t xml:space="preserve"> yang masuk. Jika terdapat token yang sesuai pada database </w:t>
      </w:r>
      <w:r w:rsidRPr="001D740C">
        <w:rPr>
          <w:rFonts w:cs="Times New Roman"/>
          <w:i/>
          <w:szCs w:val="24"/>
        </w:rPr>
        <w:t>user</w:t>
      </w:r>
      <w:r w:rsidRPr="001D740C">
        <w:rPr>
          <w:rFonts w:cs="Times New Roman"/>
          <w:szCs w:val="24"/>
        </w:rPr>
        <w:t xml:space="preserve"> maka </w:t>
      </w:r>
      <w:r w:rsidRPr="001D740C">
        <w:rPr>
          <w:rFonts w:cs="Times New Roman"/>
          <w:i/>
          <w:szCs w:val="24"/>
        </w:rPr>
        <w:t>request</w:t>
      </w:r>
      <w:r w:rsidRPr="001D740C">
        <w:rPr>
          <w:rFonts w:cs="Times New Roman"/>
          <w:szCs w:val="24"/>
        </w:rPr>
        <w:t xml:space="preserve"> akan diproses. Namun jika tidak terdapat token atau terdapat token tapi tidak sesuai dengan database maka </w:t>
      </w:r>
      <w:r w:rsidRPr="001D740C">
        <w:rPr>
          <w:rFonts w:cs="Times New Roman"/>
          <w:i/>
          <w:szCs w:val="24"/>
        </w:rPr>
        <w:t xml:space="preserve">request </w:t>
      </w:r>
      <w:r w:rsidRPr="001D740C">
        <w:rPr>
          <w:rFonts w:cs="Times New Roman"/>
          <w:szCs w:val="24"/>
        </w:rPr>
        <w:t xml:space="preserve">akan distop. </w:t>
      </w:r>
    </w:p>
    <w:p w14:paraId="03664348" w14:textId="7EF3C6C4"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 xml:space="preserve">sensor </w:t>
      </w:r>
      <w:r w:rsidR="00C23795" w:rsidRPr="008906DF">
        <w:rPr>
          <w:rFonts w:cs="Times New Roman"/>
          <w:i/>
          <w:szCs w:val="24"/>
        </w:rPr>
        <w:lastRenderedPageBreak/>
        <w:t>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7D6BE6">
      <w:pPr>
        <w:ind w:left="567" w:hanging="567"/>
      </w:pPr>
    </w:p>
    <w:p w14:paraId="17871652" w14:textId="77777777"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1" w:name="_Toc482076034"/>
      <w:r w:rsidRPr="001D740C">
        <w:rPr>
          <w:rFonts w:ascii="Times New Roman" w:hAnsi="Times New Roman" w:cs="Times New Roman"/>
          <w:b/>
          <w:color w:val="auto"/>
        </w:rPr>
        <w:t>Perancangan Sistem</w:t>
      </w:r>
      <w:bookmarkEnd w:id="31"/>
    </w:p>
    <w:p w14:paraId="346FF4D2" w14:textId="146069E1" w:rsidR="00DB059D" w:rsidRPr="001D740C" w:rsidRDefault="00DB059D" w:rsidP="00356017">
      <w:pPr>
        <w:spacing w:beforeLines="120" w:before="288" w:afterLines="120" w:after="288"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275DB2" w:rsidRPr="00275DB2">
        <w:rPr>
          <w:rFonts w:cs="Times New Roman"/>
          <w:szCs w:val="24"/>
          <w:lang w:val="en-US"/>
        </w:rPr>
        <w:t xml:space="preserve">peran dari </w:t>
      </w:r>
      <w:r w:rsidR="00275DB2" w:rsidRPr="00275DB2">
        <w:rPr>
          <w:rFonts w:cs="Times New Roman"/>
          <w:i/>
          <w:szCs w:val="24"/>
          <w:lang w:val="en-US"/>
        </w:rPr>
        <w:t>user</w:t>
      </w:r>
      <w:r w:rsidR="00275DB2">
        <w:rPr>
          <w:rFonts w:cs="Times New Roman"/>
          <w:i/>
          <w:szCs w:val="24"/>
          <w:lang w:val="en-US"/>
        </w:rPr>
        <w:t xml:space="preserve"> </w:t>
      </w:r>
      <w:r w:rsidR="00F264B6" w:rsidRPr="001D740C">
        <w:rPr>
          <w:rFonts w:cs="Times New Roman"/>
          <w:szCs w:val="24"/>
        </w:rPr>
        <w:t xml:space="preserve">yaitu </w:t>
      </w:r>
      <w:r w:rsidR="00F264B6" w:rsidRPr="00AE06D9">
        <w:rPr>
          <w:rFonts w:cs="Times New Roman"/>
          <w:i/>
          <w:szCs w:val="24"/>
        </w:rPr>
        <w:t>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14:paraId="460FFC7F" w14:textId="539A4DC3" w:rsidR="00D62953" w:rsidRPr="001D740C" w:rsidRDefault="004F6F1D" w:rsidP="00356017">
      <w:pPr>
        <w:spacing w:before="120" w:after="120" w:line="360" w:lineRule="auto"/>
        <w:ind w:firstLine="567"/>
        <w:jc w:val="center"/>
        <w:rPr>
          <w:rFonts w:cs="Times New Roman"/>
          <w:szCs w:val="24"/>
        </w:rPr>
      </w:pPr>
      <w:r>
        <w:rPr>
          <w:rFonts w:cs="Times New Roman"/>
          <w:szCs w:val="24"/>
          <w:lang w:eastAsia="id-ID"/>
        </w:rPr>
        <w:drawing>
          <wp:inline distT="0" distB="0" distL="0" distR="0" wp14:anchorId="61A62275" wp14:editId="3476C34D">
            <wp:extent cx="1733715" cy="27194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png"/>
                    <pic:cNvPicPr/>
                  </pic:nvPicPr>
                  <pic:blipFill>
                    <a:blip r:embed="rId99">
                      <a:extLst>
                        <a:ext uri="{28A0092B-C50C-407E-A947-70E740481C1C}">
                          <a14:useLocalDpi xmlns:a14="http://schemas.microsoft.com/office/drawing/2010/main" val="0"/>
                        </a:ext>
                      </a:extLst>
                    </a:blip>
                    <a:stretch>
                      <a:fillRect/>
                    </a:stretch>
                  </pic:blipFill>
                  <pic:spPr>
                    <a:xfrm>
                      <a:off x="0" y="0"/>
                      <a:ext cx="1741778" cy="2732086"/>
                    </a:xfrm>
                    <a:prstGeom prst="rect">
                      <a:avLst/>
                    </a:prstGeom>
                  </pic:spPr>
                </pic:pic>
              </a:graphicData>
            </a:graphic>
          </wp:inline>
        </w:drawing>
      </w:r>
    </w:p>
    <w:p w14:paraId="6E5676AA" w14:textId="77777777"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0613527F" w14:textId="64122135" w:rsidR="0064202A" w:rsidRPr="001D740C" w:rsidRDefault="0064202A" w:rsidP="00356017">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w:t>
      </w:r>
      <w:r w:rsidR="00F264B6" w:rsidRPr="001D740C">
        <w:rPr>
          <w:rFonts w:cs="Times New Roman"/>
          <w:szCs w:val="24"/>
        </w:rPr>
        <w:t>token</w:t>
      </w:r>
      <w:r w:rsidRPr="001D740C">
        <w:rPr>
          <w:rFonts w:cs="Times New Roman"/>
          <w:szCs w:val="24"/>
        </w:rPr>
        <w:t xml:space="preserve"> dan </w:t>
      </w:r>
      <w:r w:rsidRPr="001D740C">
        <w:rPr>
          <w:rFonts w:cs="Times New Roman"/>
          <w:i/>
          <w:szCs w:val="24"/>
        </w:rPr>
        <w:t>role</w:t>
      </w:r>
      <w:r w:rsidRPr="001D740C">
        <w:rPr>
          <w:rFonts w:cs="Times New Roman"/>
          <w:szCs w:val="24"/>
        </w:rPr>
        <w:t xml:space="preserve"> untuk menyimpan </w:t>
      </w:r>
      <w:r w:rsidR="00275DB2">
        <w:rPr>
          <w:rFonts w:cs="Times New Roman"/>
          <w:szCs w:val="24"/>
          <w:lang w:val="en-US"/>
        </w:rPr>
        <w:t>id peran pengguna</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w:t>
      </w:r>
      <w:r w:rsidR="00356017" w:rsidRPr="001D740C">
        <w:rPr>
          <w:rFonts w:cs="Times New Roman"/>
          <w:szCs w:val="24"/>
        </w:rPr>
        <w:t xml:space="preserve">Atribut </w:t>
      </w:r>
      <w:r w:rsidR="00356017" w:rsidRPr="001D740C">
        <w:rPr>
          <w:rFonts w:cs="Times New Roman"/>
          <w:i/>
          <w:szCs w:val="24"/>
        </w:rPr>
        <w:t>api key</w:t>
      </w:r>
      <w:r w:rsidR="00356017" w:rsidRPr="001D740C">
        <w:rPr>
          <w:rFonts w:cs="Times New Roman"/>
          <w:szCs w:val="24"/>
        </w:rPr>
        <w:t xml:space="preserve"> memiliki value yang akan digenerate secara acak oleh sistem </w:t>
      </w:r>
      <w:r w:rsidR="00356017" w:rsidRPr="001D740C">
        <w:rPr>
          <w:rFonts w:cs="Times New Roman"/>
          <w:szCs w:val="24"/>
        </w:rPr>
        <w:lastRenderedPageBreak/>
        <w:t xml:space="preserve">sedangkan </w:t>
      </w:r>
      <w:r w:rsidRPr="001D740C">
        <w:rPr>
          <w:rFonts w:cs="Times New Roman"/>
          <w:szCs w:val="24"/>
        </w:rPr>
        <w:t xml:space="preserve"> </w:t>
      </w:r>
      <w:r w:rsidRPr="001D740C">
        <w:rPr>
          <w:rFonts w:cs="Times New Roman"/>
          <w:i/>
          <w:szCs w:val="24"/>
        </w:rPr>
        <w:t>role</w:t>
      </w:r>
      <w:r w:rsidRPr="001D740C">
        <w:rPr>
          <w:rFonts w:cs="Times New Roman"/>
          <w:szCs w:val="24"/>
        </w:rPr>
        <w:t xml:space="preserve"> memiliki 2 value</w:t>
      </w:r>
      <w:r w:rsidR="00275DB2">
        <w:rPr>
          <w:rFonts w:cs="Times New Roman"/>
          <w:szCs w:val="24"/>
          <w:lang w:val="en-US"/>
        </w:rPr>
        <w:t xml:space="preserve"> yang sudah ditentukan </w:t>
      </w:r>
      <w:r w:rsidRPr="001D740C">
        <w:rPr>
          <w:rFonts w:cs="Times New Roman"/>
          <w:szCs w:val="24"/>
        </w:rPr>
        <w:t>yaitu 0 untuk admin dan 1 untuk user biasa.</w:t>
      </w:r>
    </w:p>
    <w:p w14:paraId="2E5073A2" w14:textId="77777777"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proses </w:t>
      </w:r>
      <w:r w:rsidRPr="001D740C">
        <w:rPr>
          <w:rFonts w:cs="Times New Roman"/>
          <w:i/>
          <w:szCs w:val="24"/>
        </w:rPr>
        <w:t>registrasi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C4C3890" w:rsidR="00F264B6" w:rsidRPr="001D740C" w:rsidRDefault="002A721C" w:rsidP="00F264B6">
      <w:pPr>
        <w:spacing w:beforeLines="120" w:before="288" w:afterLines="120" w:after="288" w:line="360" w:lineRule="auto"/>
        <w:ind w:firstLine="567"/>
        <w:jc w:val="center"/>
        <w:rPr>
          <w:rFonts w:cs="Times New Roman"/>
          <w:szCs w:val="24"/>
        </w:rPr>
      </w:pPr>
      <w:r>
        <w:rPr>
          <w:rFonts w:cs="Times New Roman"/>
          <w:szCs w:val="24"/>
        </w:rPr>
        <w:t>Tabel 3.1 Rancangan URI untuk pendaftaran</w:t>
      </w:r>
      <w:r w:rsidR="00F264B6" w:rsidRPr="001D740C">
        <w:rPr>
          <w:rFonts w:cs="Times New Roman"/>
          <w:szCs w:val="24"/>
        </w:rPr>
        <w:t xml:space="preserve"> user dan token</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77777777"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14:paraId="6B21F2E6" w14:textId="77777777"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14:paraId="13FF6E46" w14:textId="77777777" w:rsidTr="00D4510B">
        <w:tc>
          <w:tcPr>
            <w:tcW w:w="562" w:type="dxa"/>
          </w:tcPr>
          <w:p w14:paraId="40385A42" w14:textId="77777777"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14:paraId="4CEB7309" w14:textId="77777777"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14:paraId="7FA91108" w14:textId="77777777" w:rsidR="00D4510B" w:rsidRPr="001D740C" w:rsidRDefault="00D4510B" w:rsidP="00F264B6">
            <w:pPr>
              <w:spacing w:line="360" w:lineRule="auto"/>
              <w:rPr>
                <w:rFonts w:cs="Times New Roman"/>
                <w:szCs w:val="24"/>
              </w:rPr>
            </w:pPr>
            <w:r w:rsidRPr="001D740C">
              <w:rPr>
                <w:rFonts w:cs="Times New Roman"/>
                <w:szCs w:val="24"/>
              </w:rPr>
              <w:t>/apikey/:id</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3E2BDC32" w14:textId="77777777"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33AB3279" w14:textId="77777777" w:rsidR="00D34BF7" w:rsidRPr="001D740C"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14:paraId="49BC0A4C" w14:textId="77777777"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lastRenderedPageBreak/>
        <w:t>header</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5A75AE" w:rsidRPr="001D740C">
        <w:t>.</w:t>
      </w:r>
    </w:p>
    <w:p w14:paraId="4DE3E43E" w14:textId="77777777" w:rsidR="00D62953" w:rsidRPr="001D740C" w:rsidRDefault="00D62953" w:rsidP="00233C3C">
      <w:pPr>
        <w:ind w:left="567" w:hanging="567"/>
        <w:jc w:val="center"/>
        <w:rPr>
          <w:rFonts w:cs="Times New Roman"/>
          <w:szCs w:val="24"/>
        </w:rPr>
      </w:pPr>
      <w:r w:rsidRPr="001D740C">
        <w:rPr>
          <w:rFonts w:cs="Times New Roman"/>
          <w:szCs w:val="24"/>
          <w:lang w:eastAsia="id-ID"/>
        </w:rPr>
        <w:drawing>
          <wp:inline distT="0" distB="0" distL="0" distR="0" wp14:anchorId="58975399" wp14:editId="0391F1C5">
            <wp:extent cx="2387514" cy="47102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gisre.png"/>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2397186" cy="4729306"/>
                    </a:xfrm>
                    <a:prstGeom prst="rect">
                      <a:avLst/>
                    </a:prstGeom>
                  </pic:spPr>
                </pic:pic>
              </a:graphicData>
            </a:graphic>
          </wp:inline>
        </w:drawing>
      </w:r>
    </w:p>
    <w:p w14:paraId="3AB8082C" w14:textId="77777777" w:rsidR="00233C3C" w:rsidRPr="001D740C" w:rsidRDefault="00233C3C" w:rsidP="00233C3C">
      <w:pPr>
        <w:ind w:left="567" w:hanging="567"/>
        <w:jc w:val="center"/>
        <w:rPr>
          <w:rFonts w:cs="Times New Roman"/>
          <w:szCs w:val="24"/>
        </w:rPr>
      </w:pPr>
      <w:r w:rsidRPr="001D740C">
        <w:rPr>
          <w:rFonts w:cs="Times New Roman"/>
          <w:szCs w:val="24"/>
        </w:rPr>
        <w:t>Gambar 3.4 Diagram alir proses pendaftaran user</w:t>
      </w:r>
    </w:p>
    <w:p w14:paraId="411E5E2B" w14:textId="77777777" w:rsidR="005A75AE" w:rsidRPr="001D740C" w:rsidRDefault="00237C83" w:rsidP="00237C83">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pendaftaran maka </w:t>
      </w:r>
      <w:r w:rsidR="00994EA5" w:rsidRPr="001D740C">
        <w:rPr>
          <w:rFonts w:cs="Times New Roman"/>
          <w:szCs w:val="24"/>
        </w:rPr>
        <w:t xml:space="preserve">dalam setiap melakukan request terhadap resource harus menyertakan token tersebut. Sistem akan menolak request yang tidak memiliki token yang valid. Proses </w:t>
      </w:r>
      <w:r w:rsidR="00A11419" w:rsidRPr="001D740C">
        <w:rPr>
          <w:rFonts w:cs="Times New Roman"/>
          <w:szCs w:val="24"/>
        </w:rPr>
        <w:t>v</w:t>
      </w:r>
      <w:r w:rsidR="00994EA5" w:rsidRPr="001D740C">
        <w:rPr>
          <w:rFonts w:cs="Times New Roman"/>
          <w:szCs w:val="24"/>
        </w:rPr>
        <w:t>erifikasi to</w:t>
      </w:r>
      <w:r w:rsidR="00FB7884" w:rsidRPr="001D740C">
        <w:rPr>
          <w:rFonts w:cs="Times New Roman"/>
          <w:szCs w:val="24"/>
        </w:rPr>
        <w:t>ken dapat diilustrasikan dalam G</w:t>
      </w:r>
      <w:r w:rsidR="00994EA5" w:rsidRPr="001D740C">
        <w:rPr>
          <w:rFonts w:cs="Times New Roman"/>
          <w:szCs w:val="24"/>
        </w:rPr>
        <w:t>ambar 3.5</w:t>
      </w:r>
      <w:r w:rsidR="00A11419" w:rsidRPr="001D740C">
        <w:rPr>
          <w:rFonts w:cs="Times New Roman"/>
          <w:szCs w:val="24"/>
        </w:rPr>
        <w:t xml:space="preserve">. </w:t>
      </w:r>
    </w:p>
    <w:p w14:paraId="450F7DD3" w14:textId="77777777"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lastRenderedPageBreak/>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 xml:space="preserve">token disana.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ED52D8" w:rsidRPr="001D740C">
        <w:rPr>
          <w:rFonts w:cs="Times New Roman"/>
          <w:szCs w:val="24"/>
        </w:rPr>
        <w:t>.</w:t>
      </w:r>
    </w:p>
    <w:p w14:paraId="7E5AD832" w14:textId="77777777" w:rsidR="00237C83" w:rsidRPr="001D740C" w:rsidRDefault="00237C83" w:rsidP="00237C83">
      <w:pPr>
        <w:spacing w:before="120" w:after="120" w:line="360" w:lineRule="auto"/>
        <w:ind w:firstLine="709"/>
        <w:jc w:val="center"/>
        <w:rPr>
          <w:rFonts w:cs="Times New Roman"/>
          <w:szCs w:val="24"/>
        </w:rPr>
      </w:pPr>
      <w:r w:rsidRPr="001D740C">
        <w:rPr>
          <w:rFonts w:cs="Times New Roman"/>
          <w:szCs w:val="24"/>
          <w:lang w:eastAsia="id-ID"/>
        </w:rPr>
        <w:drawing>
          <wp:inline distT="0" distB="0" distL="0" distR="0" wp14:anchorId="7ACEB621" wp14:editId="25576394">
            <wp:extent cx="2944710" cy="3912782"/>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pi key.png"/>
                    <pic:cNvPicPr/>
                  </pic:nvPicPr>
                  <pic:blipFill>
                    <a:blip r:embed="rId101" cstate="print">
                      <a:extLst>
                        <a:ext uri="{28A0092B-C50C-407E-A947-70E740481C1C}">
                          <a14:useLocalDpi xmlns:a14="http://schemas.microsoft.com/office/drawing/2010/main" val="0"/>
                        </a:ext>
                      </a:extLst>
                    </a:blip>
                    <a:stretch>
                      <a:fillRect/>
                    </a:stretch>
                  </pic:blipFill>
                  <pic:spPr>
                    <a:xfrm>
                      <a:off x="0" y="0"/>
                      <a:ext cx="2959847" cy="3932896"/>
                    </a:xfrm>
                    <a:prstGeom prst="rect">
                      <a:avLst/>
                    </a:prstGeom>
                  </pic:spPr>
                </pic:pic>
              </a:graphicData>
            </a:graphic>
          </wp:inline>
        </w:drawing>
      </w:r>
    </w:p>
    <w:p w14:paraId="7E25007A" w14:textId="77777777" w:rsidR="000E6DFD" w:rsidRPr="001D740C" w:rsidRDefault="000E6DFD" w:rsidP="00237C83">
      <w:pPr>
        <w:spacing w:before="120" w:after="120" w:line="360" w:lineRule="auto"/>
        <w:ind w:firstLine="709"/>
        <w:jc w:val="center"/>
        <w:rPr>
          <w:rFonts w:cs="Times New Roman"/>
          <w:szCs w:val="24"/>
        </w:rPr>
      </w:pPr>
      <w:r w:rsidRPr="001D740C">
        <w:rPr>
          <w:rFonts w:cs="Times New Roman"/>
          <w:szCs w:val="24"/>
        </w:rPr>
        <w:t>Gambar 3.5 Diagram alir proses request dengan token</w:t>
      </w:r>
    </w:p>
    <w:p w14:paraId="6C905482" w14:textId="77777777" w:rsidR="00873B02"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w:t>
      </w:r>
      <w:r w:rsidR="0087260D" w:rsidRPr="001D740C">
        <w:rPr>
          <w:rFonts w:cs="Times New Roman"/>
          <w:szCs w:val="24"/>
        </w:rPr>
        <w:lastRenderedPageBreak/>
        <w:t xml:space="preserve">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Proses request terhadap sensor node dapat dijelaskan pada Gambar 3.6</w:t>
      </w:r>
    </w:p>
    <w:p w14:paraId="5FAB9754" w14:textId="77777777" w:rsidR="005D145E" w:rsidRPr="001D740C" w:rsidRDefault="005D145E" w:rsidP="005D145E">
      <w:pPr>
        <w:jc w:val="center"/>
      </w:pPr>
      <w:r w:rsidRPr="001D740C">
        <w:rPr>
          <w:lang w:eastAsia="id-ID"/>
        </w:rPr>
        <w:drawing>
          <wp:inline distT="0" distB="0" distL="0" distR="0" wp14:anchorId="2F40D2D4" wp14:editId="46A18193">
            <wp:extent cx="3891516" cy="491790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lowchart user.png"/>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3902127" cy="4931316"/>
                    </a:xfrm>
                    <a:prstGeom prst="rect">
                      <a:avLst/>
                    </a:prstGeom>
                  </pic:spPr>
                </pic:pic>
              </a:graphicData>
            </a:graphic>
          </wp:inline>
        </w:drawing>
      </w:r>
    </w:p>
    <w:p w14:paraId="54D94BE1" w14:textId="77777777" w:rsidR="005D145E" w:rsidRPr="001D740C" w:rsidRDefault="005D145E" w:rsidP="005D145E">
      <w:pPr>
        <w:jc w:val="center"/>
        <w:rPr>
          <w:rFonts w:cs="Times New Roman"/>
          <w:szCs w:val="24"/>
        </w:rPr>
      </w:pPr>
      <w:r w:rsidRPr="001D740C">
        <w:rPr>
          <w:rFonts w:cs="Times New Roman"/>
          <w:szCs w:val="24"/>
        </w:rPr>
        <w:t xml:space="preserve">Gambar 3.6 Diagram alir untuk </w:t>
      </w:r>
      <w:r w:rsidRPr="00886859">
        <w:rPr>
          <w:rFonts w:cs="Times New Roman"/>
          <w:i/>
          <w:szCs w:val="24"/>
        </w:rPr>
        <w:t>request sensor node</w:t>
      </w:r>
    </w:p>
    <w:p w14:paraId="7806F9BB" w14:textId="77777777"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Pr="001D740C">
        <w:rPr>
          <w:rFonts w:cs="Times New Roman"/>
          <w:szCs w:val="24"/>
        </w:rPr>
        <w:t xml:space="preserve">. Jika token sudah terverifikasi maka sistem akan melakukan proses tambahan untuk melihat peran user yang melakukan request tersebut.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w:t>
      </w:r>
      <w:r w:rsidRPr="001D740C">
        <w:rPr>
          <w:rFonts w:cs="Times New Roman"/>
          <w:szCs w:val="24"/>
        </w:rPr>
        <w:lastRenderedPageBreak/>
        <w:t xml:space="preserve">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p>
    <w:p w14:paraId="4929A319" w14:textId="77777777" w:rsidR="00D47C83" w:rsidRPr="001D740C" w:rsidRDefault="00D47C83" w:rsidP="00D47C83">
      <w:pPr>
        <w:jc w:val="center"/>
        <w:rPr>
          <w:rFonts w:cs="Times New Roman"/>
          <w:szCs w:val="24"/>
        </w:rPr>
      </w:pPr>
    </w:p>
    <w:p w14:paraId="5D62E38D" w14:textId="77777777"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2" w:name="_Toc482076035"/>
      <w:r w:rsidRPr="001D740C">
        <w:rPr>
          <w:rFonts w:ascii="Times New Roman" w:hAnsi="Times New Roman" w:cs="Times New Roman"/>
          <w:b/>
          <w:color w:val="auto"/>
        </w:rPr>
        <w:t>Pengujian Sistem</w:t>
      </w:r>
      <w:bookmarkEnd w:id="32"/>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54BB388A"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BA3D61">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33]", "plainTextFormattedCitation" : "[33]", "previouslyFormattedCitation" : "[32]" }, "properties" : { "noteIndex" : 0 }, "schema" : "https://github.com/citation-style-language/schema/raw/master/csl-citation.json" }</w:instrText>
      </w:r>
      <w:r w:rsidR="007E19EE" w:rsidRPr="001D740C">
        <w:rPr>
          <w:rFonts w:cs="Times New Roman"/>
          <w:i/>
          <w:szCs w:val="24"/>
        </w:rPr>
        <w:fldChar w:fldCharType="separate"/>
      </w:r>
      <w:r w:rsidR="00BA3D61" w:rsidRPr="00BA3D61">
        <w:rPr>
          <w:rFonts w:cs="Times New Roman"/>
          <w:szCs w:val="24"/>
        </w:rPr>
        <w:t>[33]</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0EDC2D94"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BA3D61">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34]", "plainTextFormattedCitation" : "[34]", "previouslyFormattedCitation" : "[33]" }, "properties" : { "noteIndex" : 0 }, "schema" : "https://github.com/citation-style-language/schema/raw/master/csl-citation.json" }</w:instrText>
      </w:r>
      <w:r w:rsidR="00913548">
        <w:rPr>
          <w:rFonts w:cs="Times New Roman"/>
          <w:i/>
          <w:szCs w:val="24"/>
          <w:lang w:val="en-US"/>
        </w:rPr>
        <w:fldChar w:fldCharType="separate"/>
      </w:r>
      <w:r w:rsidR="00BA3D61" w:rsidRPr="00BA3D61">
        <w:rPr>
          <w:rFonts w:cs="Times New Roman"/>
          <w:szCs w:val="24"/>
          <w:lang w:val="en-US"/>
        </w:rPr>
        <w:t>[34]</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14:paraId="39983BFA" w14:textId="77777777" w:rsidR="00AA2C33" w:rsidRPr="001D740C" w:rsidRDefault="00AA2C33" w:rsidP="00AA2C33"/>
    <w:p w14:paraId="2041BEC3" w14:textId="77777777" w:rsidR="001321E5" w:rsidRPr="001D740C" w:rsidRDefault="001321E5" w:rsidP="00AA2C33"/>
    <w:p w14:paraId="1540099F" w14:textId="77777777" w:rsidR="001321E5" w:rsidRPr="001D740C" w:rsidRDefault="001321E5" w:rsidP="00AA2C33"/>
    <w:p w14:paraId="54BDD6E0" w14:textId="77777777" w:rsidR="001321E5" w:rsidRPr="001D740C" w:rsidRDefault="001321E5" w:rsidP="00AA2C33"/>
    <w:p w14:paraId="20F50488" w14:textId="77777777" w:rsidR="001321E5" w:rsidRPr="001D740C" w:rsidRDefault="001321E5" w:rsidP="001321E5">
      <w:pPr>
        <w:pStyle w:val="Heading1"/>
        <w:spacing w:line="360" w:lineRule="auto"/>
        <w:rPr>
          <w:noProof/>
          <w:lang w:val="id-ID"/>
        </w:rPr>
      </w:pPr>
      <w:bookmarkStart w:id="33" w:name="_Toc482076036"/>
      <w:r w:rsidRPr="001D740C">
        <w:rPr>
          <w:noProof/>
          <w:lang w:val="id-ID"/>
        </w:rPr>
        <w:t>BAB IV</w:t>
      </w:r>
      <w:r w:rsidRPr="001D740C">
        <w:rPr>
          <w:noProof/>
          <w:lang w:val="id-ID"/>
        </w:rPr>
        <w:br/>
        <w:t>HASIL DAN PEMBAHASAN</w:t>
      </w:r>
      <w:bookmarkEnd w:id="33"/>
    </w:p>
    <w:p w14:paraId="72BB953E" w14:textId="77777777"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4" w:name="_Toc482076037"/>
      <w:r>
        <w:rPr>
          <w:noProof/>
          <w:lang w:val="id-ID"/>
        </w:rPr>
        <w:t>Pengembangan Sistem</w:t>
      </w:r>
      <w:bookmarkEnd w:id="34"/>
    </w:p>
    <w:p w14:paraId="21596270" w14:textId="77777777"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engembangan API ini ditentukan 4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 xml:space="preserve">oken baru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77777777"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12C5CFA3" w14:textId="77777777" w:rsidTr="005E0B21">
        <w:tc>
          <w:tcPr>
            <w:tcW w:w="562" w:type="dxa"/>
          </w:tcPr>
          <w:p w14:paraId="1AFD5DA0" w14:textId="77777777"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14:paraId="04FD7D59" w14:textId="77777777"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14:paraId="0BBE77FB" w14:textId="77777777"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14:paraId="250D97F3"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158B0EDC"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r w:rsidR="00D4510B" w:rsidRPr="001D740C" w14:paraId="49AA688E" w14:textId="77777777" w:rsidTr="005E0B21">
        <w:tc>
          <w:tcPr>
            <w:tcW w:w="562" w:type="dxa"/>
          </w:tcPr>
          <w:p w14:paraId="49BB5F28" w14:textId="77777777" w:rsidR="00D4510B" w:rsidRPr="001D740C" w:rsidRDefault="00D4510B" w:rsidP="005E0B21">
            <w:pPr>
              <w:spacing w:line="360" w:lineRule="auto"/>
              <w:rPr>
                <w:rFonts w:cs="Times New Roman"/>
                <w:szCs w:val="24"/>
              </w:rPr>
            </w:pPr>
            <w:r w:rsidRPr="001D740C">
              <w:rPr>
                <w:rFonts w:cs="Times New Roman"/>
                <w:szCs w:val="24"/>
              </w:rPr>
              <w:lastRenderedPageBreak/>
              <w:t>4</w:t>
            </w:r>
          </w:p>
        </w:tc>
        <w:tc>
          <w:tcPr>
            <w:tcW w:w="2127" w:type="dxa"/>
          </w:tcPr>
          <w:p w14:paraId="343E4B30" w14:textId="77777777" w:rsidR="00D4510B" w:rsidRPr="001D740C" w:rsidRDefault="001D740C" w:rsidP="005E0B21">
            <w:pPr>
              <w:spacing w:line="360" w:lineRule="auto"/>
              <w:rPr>
                <w:rFonts w:cs="Times New Roman"/>
                <w:szCs w:val="24"/>
              </w:rPr>
            </w:pPr>
            <w:r>
              <w:rPr>
                <w:rFonts w:cs="Times New Roman"/>
                <w:szCs w:val="24"/>
              </w:rPr>
              <w:t>Melihat sensor node</w:t>
            </w:r>
          </w:p>
        </w:tc>
        <w:tc>
          <w:tcPr>
            <w:tcW w:w="1559" w:type="dxa"/>
          </w:tcPr>
          <w:p w14:paraId="54D7391E" w14:textId="77777777" w:rsidR="00D4510B" w:rsidRPr="001D740C" w:rsidRDefault="00D4510B" w:rsidP="005E0B21">
            <w:pPr>
              <w:spacing w:line="360" w:lineRule="auto"/>
              <w:rPr>
                <w:rFonts w:cs="Times New Roman"/>
                <w:szCs w:val="24"/>
              </w:rPr>
            </w:pPr>
            <w:r w:rsidRPr="001D740C">
              <w:rPr>
                <w:rFonts w:cs="Times New Roman"/>
                <w:szCs w:val="24"/>
              </w:rPr>
              <w:t>/</w:t>
            </w:r>
            <w:r w:rsidR="00E06CC0" w:rsidRPr="001D740C">
              <w:rPr>
                <w:rFonts w:cs="Times New Roman"/>
                <w:szCs w:val="24"/>
              </w:rPr>
              <w:t>show</w:t>
            </w:r>
            <w:r w:rsidRPr="001D740C">
              <w:rPr>
                <w:rFonts w:cs="Times New Roman"/>
                <w:szCs w:val="24"/>
              </w:rPr>
              <w:t>nodes</w:t>
            </w:r>
          </w:p>
        </w:tc>
        <w:tc>
          <w:tcPr>
            <w:tcW w:w="1276" w:type="dxa"/>
          </w:tcPr>
          <w:p w14:paraId="5FB71514"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0DB090A9" w14:textId="77777777" w:rsidR="00D4510B" w:rsidRPr="001D740C" w:rsidRDefault="00D4510B" w:rsidP="005E0B21">
            <w:pPr>
              <w:spacing w:line="360" w:lineRule="auto"/>
              <w:rPr>
                <w:rFonts w:cs="Times New Roman"/>
                <w:szCs w:val="24"/>
              </w:rPr>
            </w:pPr>
            <w:r w:rsidRPr="001D740C">
              <w:rPr>
                <w:rFonts w:cs="Times New Roman"/>
                <w:szCs w:val="24"/>
              </w:rPr>
              <w:t>Authorization : token</w:t>
            </w:r>
          </w:p>
        </w:tc>
      </w:tr>
    </w:tbl>
    <w:p w14:paraId="2979DC2A" w14:textId="10B6BFED" w:rsidR="00547369" w:rsidRDefault="00547369" w:rsidP="000D3444">
      <w:pPr>
        <w:pStyle w:val="BodyText"/>
        <w:spacing w:before="120" w:line="360" w:lineRule="auto"/>
        <w:ind w:firstLine="567"/>
        <w:jc w:val="both"/>
        <w:rPr>
          <w:szCs w:val="24"/>
        </w:rPr>
      </w:pPr>
      <w:r w:rsidRPr="000D3444">
        <w:rPr>
          <w:szCs w:val="24"/>
          <w:lang w:val="en-US" w:eastAsia="zh-CN"/>
        </w:rPr>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8B01D5">
        <w:rPr>
          <w:i/>
          <w:szCs w:val="24"/>
          <w:lang w:val="en-US"/>
        </w:rPr>
        <w:t xml:space="preserve"> </w:t>
      </w:r>
      <w:r w:rsidR="008B01D5">
        <w:rPr>
          <w:szCs w:val="24"/>
          <w:lang w:val="en-US"/>
        </w:rPr>
        <w:t xml:space="preserve">sendiri </w:t>
      </w:r>
      <w:r w:rsidR="00F70C2B" w:rsidRPr="000D3444">
        <w:rPr>
          <w:szCs w:val="24"/>
        </w:rPr>
        <w:t xml:space="preserve">merupakan bagian </w:t>
      </w:r>
      <w:r w:rsidR="008B01D5">
        <w:rPr>
          <w:szCs w:val="24"/>
          <w:lang w:val="en-US"/>
        </w:rPr>
        <w:t xml:space="preserve">fungsi </w:t>
      </w:r>
      <w:r w:rsidR="00F70C2B" w:rsidRPr="000D3444">
        <w:rPr>
          <w:szCs w:val="24"/>
        </w:rPr>
        <w:t xml:space="preserve">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BA3D61">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35]", "plainTextFormattedCitation" : "[35]", "previouslyFormattedCitation" : "[34]" }, "properties" : { "noteIndex" : 0 }, "schema" : "https://github.com/citation-style-language/schema/raw/master/csl-citation.json" }</w:instrText>
      </w:r>
      <w:r w:rsidR="00F70C2B">
        <w:rPr>
          <w:szCs w:val="24"/>
        </w:rPr>
        <w:fldChar w:fldCharType="separate"/>
      </w:r>
      <w:r w:rsidR="00BA3D61" w:rsidRPr="00BA3D61">
        <w:rPr>
          <w:szCs w:val="24"/>
        </w:rPr>
        <w:t>[35]</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E76774">
        <w:rPr>
          <w:szCs w:val="24"/>
          <w:lang w:val="en-US"/>
        </w:rPr>
        <w:t>Fungsi ini bekerja dengan cara, p</w:t>
      </w:r>
      <w:r w:rsidR="00F70C2B">
        <w:rPr>
          <w:szCs w:val="24"/>
          <w:lang w:val="en-US"/>
        </w:rPr>
        <w:t xml:space="preserve">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7BF80D48">
            <wp:extent cx="3081398" cy="659218"/>
            <wp:effectExtent l="0" t="0" r="508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103">
                      <a:extLst>
                        <a:ext uri="{28A0092B-C50C-407E-A947-70E740481C1C}">
                          <a14:useLocalDpi xmlns:a14="http://schemas.microsoft.com/office/drawing/2010/main" val="0"/>
                        </a:ext>
                      </a:extLst>
                    </a:blip>
                    <a:stretch>
                      <a:fillRect/>
                    </a:stretch>
                  </pic:blipFill>
                  <pic:spPr>
                    <a:xfrm>
                      <a:off x="0" y="0"/>
                      <a:ext cx="3128867" cy="669373"/>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1CFF7ED8" w14:textId="53008F14"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BA3D61">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6]", "plainTextFormattedCitation" : "[36]", "previouslyFormattedCitation" : "[35]" }, "properties" : { "noteIndex" : 0 }, "schema" : "https://github.com/citation-style-language/schema/raw/master/csl-citation.json" }</w:instrText>
      </w:r>
      <w:r w:rsidR="00913548">
        <w:rPr>
          <w:lang w:val="en-US" w:eastAsia="zh-CN"/>
        </w:rPr>
        <w:fldChar w:fldCharType="separate"/>
      </w:r>
      <w:r w:rsidR="00BA3D61" w:rsidRPr="00BA3D61">
        <w:rPr>
          <w:lang w:val="en-US" w:eastAsia="zh-CN"/>
        </w:rPr>
        <w:t>[36]</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299BF52D" wp14:editId="5F197C1D">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104">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77777777"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14:paraId="3CF1F271" w14:textId="77777777" w:rsidR="00641698" w:rsidRDefault="00641698" w:rsidP="00641698">
      <w:pPr>
        <w:pStyle w:val="BodyText"/>
        <w:spacing w:before="120" w:line="360" w:lineRule="auto"/>
        <w:ind w:firstLine="567"/>
        <w:jc w:val="both"/>
        <w:rPr>
          <w:lang w:val="en-US" w:eastAsia="zh-CN"/>
        </w:rPr>
      </w:pPr>
      <w:r w:rsidRPr="00F8396C">
        <w:rPr>
          <w:i/>
          <w:lang w:val="en-US" w:eastAsia="zh-CN"/>
        </w:rPr>
        <w:lastRenderedPageBreak/>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14:paraId="28EEB72A" w14:textId="77777777"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6FBB4A49" wp14:editId="7F1DC5FB">
            <wp:extent cx="3693381" cy="322897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105">
                      <a:extLst>
                        <a:ext uri="{28A0092B-C50C-407E-A947-70E740481C1C}">
                          <a14:useLocalDpi xmlns:a14="http://schemas.microsoft.com/office/drawing/2010/main" val="0"/>
                        </a:ext>
                      </a:extLst>
                    </a:blip>
                    <a:stretch>
                      <a:fillRect/>
                    </a:stretch>
                  </pic:blipFill>
                  <pic:spPr>
                    <a:xfrm>
                      <a:off x="0" y="0"/>
                      <a:ext cx="3701552" cy="3236119"/>
                    </a:xfrm>
                    <a:prstGeom prst="rect">
                      <a:avLst/>
                    </a:prstGeom>
                  </pic:spPr>
                </pic:pic>
              </a:graphicData>
            </a:graphic>
          </wp:inline>
        </w:drawing>
      </w:r>
    </w:p>
    <w:p w14:paraId="68F57F20" w14:textId="77777777"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14:paraId="2D1AE9A9" w14:textId="77777777"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34412AF1" wp14:editId="431923A9">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106">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77777777"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lastRenderedPageBreak/>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77777777"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7DD97C18">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107">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77777777"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14:paraId="7F9F9519" w14:textId="77777777"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14:paraId="2827E7B4" w14:textId="77777777"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w:t>
      </w:r>
      <w:r>
        <w:rPr>
          <w:lang w:val="en-US" w:eastAsia="zh-CN"/>
        </w:rPr>
        <w:lastRenderedPageBreak/>
        <w:t xml:space="preserve">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4A4F6C7B">
            <wp:extent cx="3644816" cy="354515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108">
                      <a:extLst>
                        <a:ext uri="{28A0092B-C50C-407E-A947-70E740481C1C}">
                          <a14:useLocalDpi xmlns:a14="http://schemas.microsoft.com/office/drawing/2010/main" val="0"/>
                        </a:ext>
                      </a:extLst>
                    </a:blip>
                    <a:stretch>
                      <a:fillRect/>
                    </a:stretch>
                  </pic:blipFill>
                  <pic:spPr>
                    <a:xfrm>
                      <a:off x="0" y="0"/>
                      <a:ext cx="3651774" cy="3551921"/>
                    </a:xfrm>
                    <a:prstGeom prst="rect">
                      <a:avLst/>
                    </a:prstGeom>
                  </pic:spPr>
                </pic:pic>
              </a:graphicData>
            </a:graphic>
          </wp:inline>
        </w:drawing>
      </w:r>
    </w:p>
    <w:p w14:paraId="31687CE2" w14:textId="77777777"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14:paraId="108BB33C" w14:textId="77777777" w:rsidR="00224863" w:rsidRDefault="00224863" w:rsidP="00200C7F">
      <w:pPr>
        <w:pStyle w:val="Heading2"/>
        <w:numPr>
          <w:ilvl w:val="1"/>
          <w:numId w:val="18"/>
        </w:numPr>
        <w:spacing w:before="120" w:after="120" w:line="360" w:lineRule="auto"/>
        <w:ind w:left="567" w:hanging="567"/>
        <w:jc w:val="both"/>
        <w:rPr>
          <w:noProof/>
          <w:lang w:val="id-ID"/>
        </w:rPr>
      </w:pPr>
      <w:bookmarkStart w:id="35" w:name="_Toc482076038"/>
      <w:r w:rsidRPr="001D740C">
        <w:rPr>
          <w:noProof/>
          <w:lang w:val="id-ID"/>
        </w:rPr>
        <w:t>Uji Fungsionalitas</w:t>
      </w:r>
      <w:bookmarkEnd w:id="35"/>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36" w:name="_Toc48207603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36"/>
    </w:p>
    <w:p w14:paraId="46257A17" w14:textId="77777777"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sehinggga </w:t>
      </w:r>
      <w:r w:rsidR="00200C7F">
        <w:rPr>
          <w:lang w:val="en-US"/>
        </w:rPr>
        <w:t xml:space="preserve">untuk proses pengujian </w:t>
      </w:r>
      <w:r w:rsidR="00B419BB">
        <w:rPr>
          <w:lang w:val="en-US"/>
        </w:rPr>
        <w:t xml:space="preserve">akan menggunakan aplikasi REST Client yang </w:t>
      </w:r>
      <w:r w:rsidR="00B419BB">
        <w:rPr>
          <w:lang w:val="en-US"/>
        </w:rPr>
        <w:lastRenderedPageBreak/>
        <w:t xml:space="preserve">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14:paraId="26C9A22B" w14:textId="77777777" w:rsidR="00B8432B" w:rsidRDefault="00B14663" w:rsidP="00B8432B">
      <w:pPr>
        <w:rPr>
          <w:lang w:val="en-US"/>
        </w:rPr>
      </w:pPr>
      <w:r>
        <w:rPr>
          <w:lang w:eastAsia="id-ID"/>
        </w:rPr>
        <w:drawing>
          <wp:inline distT="0" distB="0" distL="0" distR="0" wp14:anchorId="64017B74" wp14:editId="27EA0A00">
            <wp:extent cx="5039995" cy="3404870"/>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039995" cy="3404870"/>
                    </a:xfrm>
                    <a:prstGeom prst="rect">
                      <a:avLst/>
                    </a:prstGeom>
                  </pic:spPr>
                </pic:pic>
              </a:graphicData>
            </a:graphic>
          </wp:inline>
        </w:drawing>
      </w:r>
    </w:p>
    <w:p w14:paraId="205F0EFC" w14:textId="77777777" w:rsidR="00B8432B" w:rsidRPr="0066354A" w:rsidRDefault="00B8432B" w:rsidP="00B8432B">
      <w:pPr>
        <w:jc w:val="center"/>
        <w:rPr>
          <w:lang w:val="en-US"/>
        </w:rPr>
      </w:pPr>
      <w:r>
        <w:rPr>
          <w:lang w:val="en-US"/>
        </w:rPr>
        <w:t>Gambar 4.7 Antarmuka Aplikasi Postman</w:t>
      </w:r>
    </w:p>
    <w:p w14:paraId="79CE9855" w14:textId="77777777"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14:paraId="05B6FD54" w14:textId="77777777" w:rsidR="00B14663" w:rsidRDefault="00B14663" w:rsidP="00B14663">
      <w:pPr>
        <w:spacing w:before="120" w:after="120" w:line="360" w:lineRule="auto"/>
        <w:ind w:firstLine="567"/>
        <w:jc w:val="center"/>
        <w:rPr>
          <w:lang w:val="en-US"/>
        </w:rPr>
      </w:pPr>
      <w:r>
        <w:rPr>
          <w:lang w:eastAsia="id-ID"/>
        </w:rPr>
        <w:drawing>
          <wp:inline distT="0" distB="0" distL="0" distR="0" wp14:anchorId="588E7B50" wp14:editId="6D1D99AE">
            <wp:extent cx="4728017" cy="966810"/>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110">
                      <a:extLst>
                        <a:ext uri="{28A0092B-C50C-407E-A947-70E740481C1C}">
                          <a14:useLocalDpi xmlns:a14="http://schemas.microsoft.com/office/drawing/2010/main" val="0"/>
                        </a:ext>
                      </a:extLst>
                    </a:blip>
                    <a:stretch>
                      <a:fillRect/>
                    </a:stretch>
                  </pic:blipFill>
                  <pic:spPr>
                    <a:xfrm>
                      <a:off x="0" y="0"/>
                      <a:ext cx="4748603" cy="971019"/>
                    </a:xfrm>
                    <a:prstGeom prst="rect">
                      <a:avLst/>
                    </a:prstGeom>
                  </pic:spPr>
                </pic:pic>
              </a:graphicData>
            </a:graphic>
          </wp:inline>
        </w:drawing>
      </w:r>
    </w:p>
    <w:p w14:paraId="58212A26" w14:textId="77777777"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14:paraId="0B5ADB36" w14:textId="77777777"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37" w:name="_Toc482076040"/>
      <w:r w:rsidRPr="001D740C">
        <w:rPr>
          <w:rFonts w:ascii="Times New Roman" w:hAnsi="Times New Roman" w:cs="Times New Roman"/>
          <w:b/>
          <w:color w:val="auto"/>
        </w:rPr>
        <w:lastRenderedPageBreak/>
        <w:t>Hasil Pengujian</w:t>
      </w:r>
      <w:bookmarkEnd w:id="37"/>
    </w:p>
    <w:p w14:paraId="37984D35" w14:textId="77777777"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F8FDC87" w14:textId="77777777"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Dari hasil pengujian pada tabel 4.2 dapat diambil kesimpulan telah berhasil dikembangkan layanan pendaftaran user dengan validitas 100%</w:t>
      </w:r>
      <w:r w:rsidR="006D66AA">
        <w:rPr>
          <w:rFonts w:cs="Times New Roman"/>
          <w:szCs w:val="24"/>
          <w:lang w:val="en-US"/>
        </w:rPr>
        <w:t>.</w:t>
      </w:r>
    </w:p>
    <w:p w14:paraId="1D0BDB32" w14:textId="77777777"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API akan mengembalikan pesan 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data yang </w:t>
            </w:r>
            <w:r>
              <w:rPr>
                <w:lang w:val="en-US"/>
              </w:rPr>
              <w:lastRenderedPageBreak/>
              <w:t>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lastRenderedPageBreak/>
              <w:t xml:space="preserve">API akan mengembalikan pesan error berisi informasi </w:t>
            </w:r>
            <w:r>
              <w:rPr>
                <w:lang w:val="en-US"/>
              </w:rPr>
              <w:lastRenderedPageBreak/>
              <w:t>bahwa email sudah terdaftar</w:t>
            </w:r>
          </w:p>
        </w:tc>
        <w:tc>
          <w:tcPr>
            <w:tcW w:w="1843" w:type="dxa"/>
          </w:tcPr>
          <w:p w14:paraId="16897272" w14:textId="77777777" w:rsidR="0049728B" w:rsidRDefault="0049728B" w:rsidP="00A26E16">
            <w:pPr>
              <w:spacing w:line="360" w:lineRule="auto"/>
              <w:rPr>
                <w:lang w:val="en-US"/>
              </w:rPr>
            </w:pPr>
            <w:r>
              <w:rPr>
                <w:lang w:val="en-US"/>
              </w:rPr>
              <w:lastRenderedPageBreak/>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6579F262" w14:textId="77777777" w:rsidR="006D66AA" w:rsidRPr="006D66AA" w:rsidRDefault="006D66AA" w:rsidP="006D66AA">
      <w:pPr>
        <w:spacing w:before="120" w:after="120" w:line="360" w:lineRule="auto"/>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Pr="006D66AA">
        <w:rPr>
          <w:rFonts w:cs="Times New Roman"/>
          <w:szCs w:val="24"/>
          <w:lang w:val="en-US"/>
        </w:rPr>
        <w:t>. 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12548B1F"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lastRenderedPageBreak/>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lastRenderedPageBreak/>
              <w:t xml:space="preserve">API akan mengembalikan pesan error berisi informasi </w:t>
            </w:r>
            <w:r>
              <w:rPr>
                <w:lang w:val="en-US"/>
              </w:rPr>
              <w:lastRenderedPageBreak/>
              <w:t>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lastRenderedPageBreak/>
              <w:t>Valid</w:t>
            </w:r>
          </w:p>
        </w:tc>
      </w:tr>
    </w:tbl>
    <w:p w14:paraId="6F17A4B9" w14:textId="77777777" w:rsidR="0049728B" w:rsidRDefault="0049728B" w:rsidP="00CC6D9A">
      <w:pPr>
        <w:rPr>
          <w:lang w:val="en-US"/>
        </w:rPr>
      </w:pPr>
    </w:p>
    <w:p w14:paraId="7917520D"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14:paraId="0EB3BEE0" w14:textId="77777777"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Pr="006D66AA">
        <w:rPr>
          <w:rFonts w:cs="Times New Roman"/>
          <w:szCs w:val="24"/>
          <w:lang w:val="en-US"/>
        </w:rPr>
        <w:t xml:space="preserve"> dengan validitas 100%.</w:t>
      </w:r>
    </w:p>
    <w:p w14:paraId="20AE5E7C"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14:paraId="7083D262" w14:textId="77777777" w:rsidTr="00E355CC">
        <w:tc>
          <w:tcPr>
            <w:tcW w:w="704" w:type="dxa"/>
          </w:tcPr>
          <w:p w14:paraId="5C6B7CFB" w14:textId="77777777" w:rsidR="005E0B21" w:rsidRPr="00B14663" w:rsidRDefault="005E0B21" w:rsidP="005E0B21">
            <w:pPr>
              <w:rPr>
                <w:lang w:val="en-US"/>
              </w:rPr>
            </w:pPr>
            <w:r>
              <w:rPr>
                <w:lang w:val="en-US"/>
              </w:rPr>
              <w:t>No</w:t>
            </w:r>
          </w:p>
        </w:tc>
        <w:tc>
          <w:tcPr>
            <w:tcW w:w="2835" w:type="dxa"/>
          </w:tcPr>
          <w:p w14:paraId="22A6A365" w14:textId="77777777" w:rsidR="005E0B21" w:rsidRPr="00B14663" w:rsidRDefault="005E0B21" w:rsidP="005E0B21">
            <w:pPr>
              <w:rPr>
                <w:lang w:val="en-US"/>
              </w:rPr>
            </w:pPr>
            <w:r>
              <w:rPr>
                <w:lang w:val="en-US"/>
              </w:rPr>
              <w:t>Skenario Pengujian</w:t>
            </w:r>
          </w:p>
        </w:tc>
        <w:tc>
          <w:tcPr>
            <w:tcW w:w="2406" w:type="dxa"/>
          </w:tcPr>
          <w:p w14:paraId="6DD716FB" w14:textId="77777777" w:rsidR="005E0B21" w:rsidRPr="00B14663" w:rsidRDefault="005E0B21" w:rsidP="005E0B21">
            <w:pPr>
              <w:rPr>
                <w:lang w:val="en-US"/>
              </w:rPr>
            </w:pPr>
            <w:r>
              <w:rPr>
                <w:lang w:val="en-US"/>
              </w:rPr>
              <w:t xml:space="preserve">Hasil yang diharapkan </w:t>
            </w:r>
          </w:p>
        </w:tc>
        <w:tc>
          <w:tcPr>
            <w:tcW w:w="1982" w:type="dxa"/>
          </w:tcPr>
          <w:p w14:paraId="6F998B59" w14:textId="77777777" w:rsidR="005E0B21" w:rsidRDefault="005E0B21" w:rsidP="005E0B21">
            <w:pPr>
              <w:rPr>
                <w:lang w:val="en-US"/>
              </w:rPr>
            </w:pPr>
            <w:r>
              <w:rPr>
                <w:lang w:val="en-US"/>
              </w:rPr>
              <w:t>Hasil Pengujian</w:t>
            </w:r>
          </w:p>
        </w:tc>
      </w:tr>
      <w:tr w:rsidR="005E0B21" w14:paraId="6D7D6E56" w14:textId="77777777" w:rsidTr="00E355CC">
        <w:trPr>
          <w:trHeight w:val="359"/>
        </w:trPr>
        <w:tc>
          <w:tcPr>
            <w:tcW w:w="704" w:type="dxa"/>
          </w:tcPr>
          <w:p w14:paraId="0C2AFFF4" w14:textId="77777777" w:rsidR="005E0B21" w:rsidRDefault="005E0B21" w:rsidP="006D66AA">
            <w:pPr>
              <w:spacing w:line="360" w:lineRule="auto"/>
              <w:rPr>
                <w:lang w:val="en-US"/>
              </w:rPr>
            </w:pPr>
            <w:r>
              <w:rPr>
                <w:lang w:val="en-US"/>
              </w:rPr>
              <w:t>1</w:t>
            </w:r>
          </w:p>
        </w:tc>
        <w:tc>
          <w:tcPr>
            <w:tcW w:w="2835" w:type="dxa"/>
          </w:tcPr>
          <w:p w14:paraId="68A9DAFA" w14:textId="77777777"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14:paraId="57429085" w14:textId="77777777" w:rsidR="005E0B21" w:rsidRDefault="005E0B21" w:rsidP="006D66AA">
            <w:pPr>
              <w:spacing w:line="360" w:lineRule="auto"/>
              <w:rPr>
                <w:lang w:val="en-US"/>
              </w:rPr>
            </w:pPr>
            <w:r>
              <w:rPr>
                <w:lang w:val="en-US"/>
              </w:rPr>
              <w:t>API akan menerima data dan mengembalikan informasi berupa token baru</w:t>
            </w:r>
          </w:p>
        </w:tc>
        <w:tc>
          <w:tcPr>
            <w:tcW w:w="1982" w:type="dxa"/>
          </w:tcPr>
          <w:p w14:paraId="2FAF2724" w14:textId="77777777" w:rsidR="005E0B21" w:rsidRDefault="005E0B21" w:rsidP="006D66AA">
            <w:pPr>
              <w:spacing w:line="360" w:lineRule="auto"/>
              <w:rPr>
                <w:lang w:val="en-US"/>
              </w:rPr>
            </w:pPr>
            <w:r>
              <w:rPr>
                <w:lang w:val="en-US"/>
              </w:rPr>
              <w:t>Valid</w:t>
            </w:r>
          </w:p>
        </w:tc>
      </w:tr>
      <w:tr w:rsidR="006D66AA" w14:paraId="1E209D02" w14:textId="77777777" w:rsidTr="00E355CC">
        <w:trPr>
          <w:trHeight w:val="359"/>
        </w:trPr>
        <w:tc>
          <w:tcPr>
            <w:tcW w:w="704" w:type="dxa"/>
          </w:tcPr>
          <w:p w14:paraId="7FFEC669" w14:textId="77777777" w:rsidR="006D66AA" w:rsidRDefault="006D66AA" w:rsidP="006D66AA">
            <w:pPr>
              <w:spacing w:line="360" w:lineRule="auto"/>
              <w:rPr>
                <w:lang w:val="en-US"/>
              </w:rPr>
            </w:pPr>
            <w:r>
              <w:rPr>
                <w:lang w:val="en-US"/>
              </w:rPr>
              <w:t>2</w:t>
            </w:r>
          </w:p>
        </w:tc>
        <w:tc>
          <w:tcPr>
            <w:tcW w:w="2835" w:type="dxa"/>
          </w:tcPr>
          <w:p w14:paraId="6C0E9D02" w14:textId="77777777"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id user yang tidak ada dalam database</w:t>
            </w:r>
          </w:p>
        </w:tc>
        <w:tc>
          <w:tcPr>
            <w:tcW w:w="2406" w:type="dxa"/>
          </w:tcPr>
          <w:p w14:paraId="07AA411A" w14:textId="77777777" w:rsidR="006D66AA" w:rsidRDefault="006D66AA" w:rsidP="006D66AA">
            <w:pPr>
              <w:spacing w:line="360" w:lineRule="auto"/>
              <w:rPr>
                <w:lang w:val="en-US"/>
              </w:rPr>
            </w:pPr>
          </w:p>
        </w:tc>
        <w:tc>
          <w:tcPr>
            <w:tcW w:w="1982" w:type="dxa"/>
          </w:tcPr>
          <w:p w14:paraId="29904129" w14:textId="77777777" w:rsidR="006D66AA" w:rsidRDefault="006D66AA" w:rsidP="006D66AA">
            <w:pPr>
              <w:spacing w:line="360" w:lineRule="auto"/>
              <w:rPr>
                <w:lang w:val="en-US"/>
              </w:rPr>
            </w:pPr>
          </w:p>
        </w:tc>
      </w:tr>
      <w:tr w:rsidR="005E0B21" w14:paraId="187CA377" w14:textId="77777777" w:rsidTr="00E355CC">
        <w:trPr>
          <w:trHeight w:val="359"/>
        </w:trPr>
        <w:tc>
          <w:tcPr>
            <w:tcW w:w="704" w:type="dxa"/>
          </w:tcPr>
          <w:p w14:paraId="64342AC5" w14:textId="77777777" w:rsidR="005E0B21" w:rsidRDefault="00E36190" w:rsidP="00E355CC">
            <w:pPr>
              <w:spacing w:line="360" w:lineRule="auto"/>
              <w:rPr>
                <w:lang w:val="en-US"/>
              </w:rPr>
            </w:pPr>
            <w:r>
              <w:rPr>
                <w:lang w:val="en-US"/>
              </w:rPr>
              <w:t>3</w:t>
            </w:r>
          </w:p>
        </w:tc>
        <w:tc>
          <w:tcPr>
            <w:tcW w:w="2835" w:type="dxa"/>
          </w:tcPr>
          <w:p w14:paraId="4059A7A0" w14:textId="77777777"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14:paraId="4A8079B8" w14:textId="77777777"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14:paraId="3DCA6475" w14:textId="77777777" w:rsidR="005E0B21" w:rsidRDefault="005E0B21" w:rsidP="00E355CC">
            <w:pPr>
              <w:spacing w:line="360" w:lineRule="auto"/>
              <w:rPr>
                <w:lang w:val="en-US"/>
              </w:rPr>
            </w:pPr>
            <w:r>
              <w:rPr>
                <w:lang w:val="en-US"/>
              </w:rPr>
              <w:t>Valid</w:t>
            </w:r>
          </w:p>
        </w:tc>
      </w:tr>
      <w:tr w:rsidR="005E0B21" w14:paraId="23975444" w14:textId="77777777" w:rsidTr="00E355CC">
        <w:trPr>
          <w:trHeight w:val="359"/>
        </w:trPr>
        <w:tc>
          <w:tcPr>
            <w:tcW w:w="704" w:type="dxa"/>
          </w:tcPr>
          <w:p w14:paraId="0097C03C" w14:textId="77777777" w:rsidR="005E0B21" w:rsidRDefault="00E36190" w:rsidP="006D66AA">
            <w:pPr>
              <w:spacing w:line="360" w:lineRule="auto"/>
              <w:rPr>
                <w:lang w:val="en-US"/>
              </w:rPr>
            </w:pPr>
            <w:r>
              <w:rPr>
                <w:lang w:val="en-US"/>
              </w:rPr>
              <w:t>4</w:t>
            </w:r>
          </w:p>
        </w:tc>
        <w:tc>
          <w:tcPr>
            <w:tcW w:w="2835" w:type="dxa"/>
          </w:tcPr>
          <w:p w14:paraId="58B67385" w14:textId="77777777"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14:paraId="6A7A9838" w14:textId="77777777"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14:paraId="7C2E9F04" w14:textId="77777777" w:rsidR="005E0B21" w:rsidRDefault="005E0B21" w:rsidP="006D66AA">
            <w:pPr>
              <w:spacing w:line="360" w:lineRule="auto"/>
              <w:rPr>
                <w:lang w:val="en-US"/>
              </w:rPr>
            </w:pPr>
            <w:r>
              <w:rPr>
                <w:lang w:val="en-US"/>
              </w:rPr>
              <w:t>Valid</w:t>
            </w:r>
          </w:p>
        </w:tc>
      </w:tr>
    </w:tbl>
    <w:p w14:paraId="7F887942" w14:textId="77777777" w:rsidR="005E0B21" w:rsidRDefault="005E0B21" w:rsidP="00CC6D9A">
      <w:pPr>
        <w:rPr>
          <w:lang w:val="en-US"/>
        </w:rPr>
      </w:pPr>
    </w:p>
    <w:p w14:paraId="31A0E0E6" w14:textId="77777777" w:rsidR="00E355CC" w:rsidRDefault="00E355CC" w:rsidP="00CC6D9A">
      <w:pPr>
        <w:rPr>
          <w:lang w:val="en-US"/>
        </w:rPr>
      </w:pPr>
    </w:p>
    <w:p w14:paraId="03E09E37" w14:textId="77777777" w:rsidR="00E355CC" w:rsidRDefault="00E355CC" w:rsidP="00CC6D9A">
      <w:pPr>
        <w:rPr>
          <w:lang w:val="en-US"/>
        </w:rPr>
      </w:pPr>
    </w:p>
    <w:p w14:paraId="5B226278"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lastRenderedPageBreak/>
        <w:t>Pengujian Layanan Otentikasi Token</w:t>
      </w:r>
    </w:p>
    <w:p w14:paraId="5128822A"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sikan dengan otentikasi token. metode yang digunakan adalah GET, PUT, dan DELETE.</w:t>
      </w:r>
      <w:r w:rsidRPr="006D66AA">
        <w:rPr>
          <w:rFonts w:cs="Times New Roman"/>
          <w:szCs w:val="24"/>
          <w:lang w:val="en-US"/>
        </w:rPr>
        <w:t xml:space="preserve"> Dari hasil pengujian pada tabel 4.</w:t>
      </w:r>
      <w:r w:rsidR="00252A95">
        <w:rPr>
          <w:rFonts w:cs="Times New Roman"/>
          <w:szCs w:val="24"/>
          <w:lang w:val="en-US"/>
        </w:rPr>
        <w:t>5</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14:paraId="1A1666AB" w14:textId="77777777" w:rsidR="00E355CC" w:rsidRPr="007804FF" w:rsidRDefault="00E355CC" w:rsidP="00E355CC">
      <w:pPr>
        <w:spacing w:before="120" w:after="120" w:line="360" w:lineRule="auto"/>
        <w:ind w:firstLine="567"/>
        <w:jc w:val="center"/>
        <w:rPr>
          <w:lang w:val="en-US"/>
        </w:rPr>
      </w:pPr>
      <w:r>
        <w:rPr>
          <w:rFonts w:cs="Times New Roman"/>
          <w:szCs w:val="24"/>
          <w:lang w:val="en-US"/>
        </w:rPr>
        <w:t>Tabel 4.5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14:paraId="7E3EC0B2" w14:textId="77777777" w:rsidTr="00A6720D">
        <w:tc>
          <w:tcPr>
            <w:tcW w:w="542" w:type="dxa"/>
          </w:tcPr>
          <w:p w14:paraId="686D66B1" w14:textId="77777777" w:rsidR="00290545" w:rsidRPr="00B14663" w:rsidRDefault="00290545" w:rsidP="00E355CC">
            <w:pPr>
              <w:spacing w:line="360" w:lineRule="auto"/>
              <w:rPr>
                <w:lang w:val="en-US"/>
              </w:rPr>
            </w:pPr>
            <w:r>
              <w:rPr>
                <w:lang w:val="en-US"/>
              </w:rPr>
              <w:t>No</w:t>
            </w:r>
          </w:p>
        </w:tc>
        <w:tc>
          <w:tcPr>
            <w:tcW w:w="2714" w:type="dxa"/>
          </w:tcPr>
          <w:p w14:paraId="48097376" w14:textId="77777777" w:rsidR="00290545" w:rsidRPr="00B14663" w:rsidRDefault="00290545" w:rsidP="00E355CC">
            <w:pPr>
              <w:spacing w:line="360" w:lineRule="auto"/>
              <w:rPr>
                <w:lang w:val="en-US"/>
              </w:rPr>
            </w:pPr>
            <w:r>
              <w:rPr>
                <w:lang w:val="en-US"/>
              </w:rPr>
              <w:t>Skenario Pengujian</w:t>
            </w:r>
          </w:p>
        </w:tc>
        <w:tc>
          <w:tcPr>
            <w:tcW w:w="2693" w:type="dxa"/>
          </w:tcPr>
          <w:p w14:paraId="2D9F4392" w14:textId="77777777" w:rsidR="00290545" w:rsidRPr="00B14663" w:rsidRDefault="00290545" w:rsidP="00E355CC">
            <w:pPr>
              <w:spacing w:line="360" w:lineRule="auto"/>
              <w:rPr>
                <w:lang w:val="en-US"/>
              </w:rPr>
            </w:pPr>
            <w:r>
              <w:rPr>
                <w:lang w:val="en-US"/>
              </w:rPr>
              <w:t xml:space="preserve">Hasil yang diharapkan </w:t>
            </w:r>
          </w:p>
        </w:tc>
        <w:tc>
          <w:tcPr>
            <w:tcW w:w="1843" w:type="dxa"/>
          </w:tcPr>
          <w:p w14:paraId="51EFF960" w14:textId="77777777" w:rsidR="00290545" w:rsidRDefault="00290545" w:rsidP="00E355CC">
            <w:pPr>
              <w:spacing w:line="360" w:lineRule="auto"/>
              <w:rPr>
                <w:lang w:val="en-US"/>
              </w:rPr>
            </w:pPr>
            <w:r>
              <w:rPr>
                <w:lang w:val="en-US"/>
              </w:rPr>
              <w:t>Hasil Pengujian</w:t>
            </w:r>
          </w:p>
        </w:tc>
      </w:tr>
      <w:tr w:rsidR="00290545" w14:paraId="1FC7C51E" w14:textId="77777777" w:rsidTr="00A6720D">
        <w:trPr>
          <w:trHeight w:val="359"/>
        </w:trPr>
        <w:tc>
          <w:tcPr>
            <w:tcW w:w="542" w:type="dxa"/>
          </w:tcPr>
          <w:p w14:paraId="48737149" w14:textId="77777777" w:rsidR="00290545" w:rsidRDefault="00290545" w:rsidP="00E355CC">
            <w:pPr>
              <w:spacing w:line="360" w:lineRule="auto"/>
              <w:rPr>
                <w:lang w:val="en-US"/>
              </w:rPr>
            </w:pPr>
            <w:r>
              <w:rPr>
                <w:lang w:val="en-US"/>
              </w:rPr>
              <w:t>1</w:t>
            </w:r>
          </w:p>
        </w:tc>
        <w:tc>
          <w:tcPr>
            <w:tcW w:w="2714" w:type="dxa"/>
          </w:tcPr>
          <w:p w14:paraId="0FCDEAD8" w14:textId="77777777"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14:paraId="69B71477" w14:textId="77777777"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14:paraId="2F991BAF" w14:textId="77777777" w:rsidR="00290545" w:rsidRDefault="00290545" w:rsidP="00E355CC">
            <w:pPr>
              <w:spacing w:line="360" w:lineRule="auto"/>
              <w:rPr>
                <w:lang w:val="en-US"/>
              </w:rPr>
            </w:pPr>
            <w:r>
              <w:rPr>
                <w:lang w:val="en-US"/>
              </w:rPr>
              <w:t>Valid</w:t>
            </w:r>
          </w:p>
        </w:tc>
      </w:tr>
      <w:tr w:rsidR="00B905CE" w14:paraId="4D8D1897" w14:textId="77777777" w:rsidTr="00A6720D">
        <w:trPr>
          <w:trHeight w:val="359"/>
        </w:trPr>
        <w:tc>
          <w:tcPr>
            <w:tcW w:w="542" w:type="dxa"/>
          </w:tcPr>
          <w:p w14:paraId="4DE1E0BF" w14:textId="77777777" w:rsidR="00B905CE" w:rsidRDefault="00B905CE" w:rsidP="00E355CC">
            <w:pPr>
              <w:spacing w:line="360" w:lineRule="auto"/>
              <w:rPr>
                <w:lang w:val="en-US"/>
              </w:rPr>
            </w:pPr>
            <w:r>
              <w:rPr>
                <w:lang w:val="en-US"/>
              </w:rPr>
              <w:t>2</w:t>
            </w:r>
          </w:p>
        </w:tc>
        <w:tc>
          <w:tcPr>
            <w:tcW w:w="2714" w:type="dxa"/>
          </w:tcPr>
          <w:p w14:paraId="6D77D8D9" w14:textId="77777777"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29C6F864" w14:textId="77777777"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14:paraId="5133DC09" w14:textId="77777777" w:rsidR="00B905CE" w:rsidRDefault="00B905CE" w:rsidP="00E355CC">
            <w:pPr>
              <w:spacing w:line="360" w:lineRule="auto"/>
              <w:rPr>
                <w:lang w:val="en-US"/>
              </w:rPr>
            </w:pPr>
            <w:r>
              <w:rPr>
                <w:lang w:val="en-US"/>
              </w:rPr>
              <w:t>Valid</w:t>
            </w:r>
          </w:p>
        </w:tc>
      </w:tr>
      <w:tr w:rsidR="00B905CE" w14:paraId="72219510" w14:textId="77777777" w:rsidTr="00A6720D">
        <w:trPr>
          <w:trHeight w:val="359"/>
        </w:trPr>
        <w:tc>
          <w:tcPr>
            <w:tcW w:w="542" w:type="dxa"/>
          </w:tcPr>
          <w:p w14:paraId="38F53219" w14:textId="77777777" w:rsidR="00B905CE" w:rsidRDefault="00B905CE" w:rsidP="00E355CC">
            <w:pPr>
              <w:spacing w:line="360" w:lineRule="auto"/>
              <w:rPr>
                <w:lang w:val="en-US"/>
              </w:rPr>
            </w:pPr>
            <w:r>
              <w:rPr>
                <w:lang w:val="en-US"/>
              </w:rPr>
              <w:t>3</w:t>
            </w:r>
          </w:p>
        </w:tc>
        <w:tc>
          <w:tcPr>
            <w:tcW w:w="2714" w:type="dxa"/>
          </w:tcPr>
          <w:p w14:paraId="318FA95F" w14:textId="77777777"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6F617581" w14:textId="77777777"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14:paraId="08E5C775" w14:textId="77777777" w:rsidR="00B905CE" w:rsidRDefault="00B905CE" w:rsidP="00E355CC">
            <w:pPr>
              <w:spacing w:line="360" w:lineRule="auto"/>
              <w:rPr>
                <w:lang w:val="en-US"/>
              </w:rPr>
            </w:pPr>
            <w:r>
              <w:rPr>
                <w:lang w:val="en-US"/>
              </w:rPr>
              <w:t>Valid</w:t>
            </w:r>
          </w:p>
        </w:tc>
      </w:tr>
    </w:tbl>
    <w:p w14:paraId="0D60848C" w14:textId="77777777" w:rsidR="00CC6D9A" w:rsidRDefault="00CC6D9A" w:rsidP="00CC6D9A">
      <w:pPr>
        <w:pStyle w:val="ListParagraph"/>
        <w:ind w:left="1494"/>
      </w:pPr>
    </w:p>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33A9C5D" w14:textId="77777777"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Dari hasil pengujian pada tabel 4.</w:t>
      </w:r>
      <w:r>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6A8D7BC4" w14:textId="77777777" w:rsidR="00E355CC" w:rsidRDefault="00E355CC" w:rsidP="00E355CC">
      <w:pPr>
        <w:spacing w:before="120" w:after="120" w:line="360" w:lineRule="auto"/>
        <w:ind w:firstLine="567"/>
        <w:jc w:val="center"/>
        <w:rPr>
          <w:rFonts w:cs="Times New Roman"/>
          <w:szCs w:val="24"/>
          <w:lang w:val="en-US"/>
        </w:rPr>
      </w:pPr>
    </w:p>
    <w:p w14:paraId="50D20231" w14:textId="77777777" w:rsidR="00E355CC" w:rsidRPr="007804FF" w:rsidRDefault="00E355CC" w:rsidP="00E355CC">
      <w:pPr>
        <w:spacing w:before="120" w:after="120" w:line="360" w:lineRule="auto"/>
        <w:ind w:firstLine="567"/>
        <w:jc w:val="center"/>
        <w:rPr>
          <w:lang w:val="en-US"/>
        </w:rPr>
      </w:pPr>
      <w:r>
        <w:rPr>
          <w:rFonts w:cs="Times New Roman"/>
          <w:szCs w:val="24"/>
          <w:lang w:val="en-US"/>
        </w:rPr>
        <w:lastRenderedPageBreak/>
        <w:t>Tabel 4.6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dengan menggunakan token user yang tidak memiliki sensor node</w:t>
            </w:r>
          </w:p>
        </w:tc>
        <w:tc>
          <w:tcPr>
            <w:tcW w:w="2548" w:type="dxa"/>
          </w:tcPr>
          <w:p w14:paraId="13BABE5F" w14:textId="77777777" w:rsidR="00F4296F" w:rsidRDefault="00F4296F" w:rsidP="00E355CC">
            <w:pPr>
              <w:spacing w:line="360" w:lineRule="auto"/>
              <w:rPr>
                <w:lang w:val="en-US"/>
              </w:rPr>
            </w:pPr>
            <w:r>
              <w:rPr>
                <w:lang w:val="en-US"/>
              </w:rPr>
              <w:t xml:space="preserve">API akan mengembalikan data 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t>Valid</w:t>
            </w:r>
          </w:p>
        </w:tc>
      </w:tr>
    </w:tbl>
    <w:p w14:paraId="19DCE6DF" w14:textId="77777777" w:rsidR="00F4296F" w:rsidRPr="00B905CE" w:rsidRDefault="00F4296F" w:rsidP="00CC6D9A">
      <w:pPr>
        <w:pStyle w:val="ListParagraph"/>
        <w:ind w:left="1494"/>
        <w:rPr>
          <w:lang w:val="en-US"/>
        </w:rPr>
      </w:pPr>
    </w:p>
    <w:p w14:paraId="55D9A7C2" w14:textId="77777777" w:rsidR="00335A13" w:rsidRDefault="00335A13" w:rsidP="00224863">
      <w:pPr>
        <w:pStyle w:val="BodyText"/>
        <w:rPr>
          <w:lang w:val="en-US" w:eastAsia="zh-CN"/>
        </w:rPr>
      </w:pPr>
    </w:p>
    <w:p w14:paraId="1A059538" w14:textId="5DEAB281" w:rsidR="00335A13" w:rsidRDefault="00335A13" w:rsidP="00335A13">
      <w:pPr>
        <w:pStyle w:val="Heading2"/>
        <w:numPr>
          <w:ilvl w:val="1"/>
          <w:numId w:val="18"/>
        </w:numPr>
        <w:spacing w:before="120" w:after="120" w:line="360" w:lineRule="auto"/>
        <w:ind w:left="567" w:hanging="567"/>
        <w:jc w:val="both"/>
        <w:rPr>
          <w:noProof/>
        </w:rPr>
      </w:pPr>
      <w:r>
        <w:rPr>
          <w:noProof/>
          <w:lang w:val="id-ID"/>
        </w:rPr>
        <w:t xml:space="preserve">Kelebihan dan </w:t>
      </w:r>
      <w:r>
        <w:rPr>
          <w:noProof/>
        </w:rPr>
        <w:t>Kelemahan Sistem</w:t>
      </w:r>
    </w:p>
    <w:p w14:paraId="0FCEE080" w14:textId="5AA44CDD" w:rsidR="00335A13" w:rsidRDefault="00335A13" w:rsidP="0020745B">
      <w:pPr>
        <w:pStyle w:val="BodyText"/>
        <w:spacing w:before="120" w:line="360" w:lineRule="auto"/>
        <w:ind w:firstLine="567"/>
        <w:jc w:val="both"/>
        <w:rPr>
          <w:lang w:val="en-US" w:eastAsia="zh-CN"/>
        </w:rPr>
      </w:pPr>
      <w:r>
        <w:rPr>
          <w:lang w:val="en-US" w:eastAsia="zh-CN"/>
        </w:rPr>
        <w:t>Secara umum layanan otentikasi dan manajemen user yang diusulkan didalam penelitian ini dapat dikembangkan untuk meningkatkan keamanan dan</w:t>
      </w:r>
      <w:r w:rsidRPr="0020745B">
        <w:rPr>
          <w:i/>
          <w:lang w:val="en-US" w:eastAsia="zh-CN"/>
        </w:rPr>
        <w:t xml:space="preserve"> privacy</w:t>
      </w:r>
      <w:r>
        <w:rPr>
          <w:lang w:val="en-US" w:eastAsia="zh-CN"/>
        </w:rPr>
        <w:t xml:space="preserve"> data </w:t>
      </w:r>
      <w:r w:rsidR="0020745B">
        <w:rPr>
          <w:lang w:val="en-US" w:eastAsia="zh-CN"/>
        </w:rPr>
        <w:t>pada</w:t>
      </w:r>
      <w:r>
        <w:rPr>
          <w:lang w:val="en-US" w:eastAsia="zh-CN"/>
        </w:rPr>
        <w:t xml:space="preserve"> API smart farm. </w:t>
      </w:r>
      <w:r w:rsidR="00102A7C">
        <w:rPr>
          <w:lang w:val="en-US" w:eastAsia="zh-CN"/>
        </w:rPr>
        <w:t xml:space="preserve">Beberapa </w:t>
      </w:r>
      <w:bookmarkStart w:id="38" w:name="_GoBack"/>
      <w:bookmarkEnd w:id="38"/>
      <w:r w:rsidR="00102A7C">
        <w:rPr>
          <w:lang w:val="en-US" w:eastAsia="zh-CN"/>
        </w:rPr>
        <w:t>kelebihan</w:t>
      </w:r>
      <w:r>
        <w:rPr>
          <w:lang w:val="en-US" w:eastAsia="zh-CN"/>
        </w:rPr>
        <w:t xml:space="preserve"> yang dimiliki dari layanan yang telah dikembangkan antara lain :</w:t>
      </w:r>
    </w:p>
    <w:p w14:paraId="5B020AD4" w14:textId="3CC022DD" w:rsidR="00335A13" w:rsidRDefault="00335A13" w:rsidP="0020745B">
      <w:pPr>
        <w:pStyle w:val="BodyText"/>
        <w:numPr>
          <w:ilvl w:val="0"/>
          <w:numId w:val="26"/>
        </w:numPr>
        <w:spacing w:before="120" w:line="360" w:lineRule="auto"/>
        <w:jc w:val="both"/>
        <w:rPr>
          <w:lang w:val="en-US" w:eastAsia="zh-CN"/>
        </w:rPr>
      </w:pPr>
      <w:r>
        <w:rPr>
          <w:lang w:val="en-US" w:eastAsia="zh-CN"/>
        </w:rPr>
        <w:t xml:space="preserve">API yang dikembangkan mengukung </w:t>
      </w:r>
      <w:r w:rsidRPr="0020745B">
        <w:rPr>
          <w:i/>
          <w:lang w:val="en-US" w:eastAsia="zh-CN"/>
        </w:rPr>
        <w:t>multi user</w:t>
      </w:r>
    </w:p>
    <w:p w14:paraId="090FC333" w14:textId="5E2F2DC5" w:rsidR="00335A13" w:rsidRDefault="00335A13" w:rsidP="0020745B">
      <w:pPr>
        <w:pStyle w:val="BodyText"/>
        <w:numPr>
          <w:ilvl w:val="0"/>
          <w:numId w:val="26"/>
        </w:numPr>
        <w:spacing w:before="120" w:line="360" w:lineRule="auto"/>
        <w:jc w:val="both"/>
        <w:rPr>
          <w:lang w:val="en-US" w:eastAsia="zh-CN"/>
        </w:rPr>
      </w:pPr>
      <w:r>
        <w:rPr>
          <w:lang w:val="en-US" w:eastAsia="zh-CN"/>
        </w:rPr>
        <w:t>Sistem API dapat menentukan peran dari pengguna, apakah admin atau user biasa</w:t>
      </w:r>
    </w:p>
    <w:p w14:paraId="52FBCBBC" w14:textId="0BA83D63" w:rsidR="00335A13" w:rsidRDefault="00335A13" w:rsidP="0020745B">
      <w:pPr>
        <w:pStyle w:val="BodyText"/>
        <w:numPr>
          <w:ilvl w:val="0"/>
          <w:numId w:val="26"/>
        </w:numPr>
        <w:spacing w:before="120" w:line="360" w:lineRule="auto"/>
        <w:jc w:val="both"/>
        <w:rPr>
          <w:lang w:val="en-US" w:eastAsia="zh-CN"/>
        </w:rPr>
      </w:pPr>
      <w:r>
        <w:rPr>
          <w:lang w:val="en-US" w:eastAsia="zh-CN"/>
        </w:rPr>
        <w:lastRenderedPageBreak/>
        <w:t>Hanya user yang terval</w:t>
      </w:r>
      <w:r w:rsidR="0020745B">
        <w:rPr>
          <w:lang w:val="en-US" w:eastAsia="zh-CN"/>
        </w:rPr>
        <w:t>idasi yang dapat melakukan request terhadap resource</w:t>
      </w:r>
    </w:p>
    <w:p w14:paraId="20C3DE17" w14:textId="584AAC19" w:rsidR="00335A13" w:rsidRDefault="00335A13" w:rsidP="0020745B">
      <w:pPr>
        <w:pStyle w:val="BodyText"/>
        <w:spacing w:before="120" w:line="360" w:lineRule="auto"/>
        <w:jc w:val="both"/>
        <w:rPr>
          <w:lang w:val="en-US" w:eastAsia="zh-CN"/>
        </w:rPr>
      </w:pPr>
      <w:r>
        <w:rPr>
          <w:lang w:val="en-US" w:eastAsia="zh-CN"/>
        </w:rPr>
        <w:t>Sedangkan kelemahan dari sistem ini adalah sebagai berikut :</w:t>
      </w:r>
    </w:p>
    <w:p w14:paraId="052E3241" w14:textId="1BEA128F" w:rsidR="00335A13" w:rsidRDefault="00335A13" w:rsidP="0020745B">
      <w:pPr>
        <w:pStyle w:val="BodyText"/>
        <w:numPr>
          <w:ilvl w:val="0"/>
          <w:numId w:val="27"/>
        </w:numPr>
        <w:spacing w:before="120" w:line="360" w:lineRule="auto"/>
        <w:jc w:val="both"/>
        <w:rPr>
          <w:lang w:val="en-US" w:eastAsia="zh-CN"/>
        </w:rPr>
      </w:pPr>
      <w:r>
        <w:rPr>
          <w:lang w:val="en-US" w:eastAsia="zh-CN"/>
        </w:rPr>
        <w:t>Peran pengguna masih terbatas 2 peran yaitu admin dan user</w:t>
      </w:r>
    </w:p>
    <w:p w14:paraId="7CC7E6B1" w14:textId="4C9DAEBD" w:rsidR="00335A13" w:rsidRDefault="00335A13" w:rsidP="0020745B">
      <w:pPr>
        <w:pStyle w:val="BodyText"/>
        <w:numPr>
          <w:ilvl w:val="0"/>
          <w:numId w:val="27"/>
        </w:numPr>
        <w:spacing w:before="120" w:line="360" w:lineRule="auto"/>
        <w:jc w:val="both"/>
        <w:rPr>
          <w:lang w:val="en-US" w:eastAsia="zh-CN"/>
        </w:rPr>
      </w:pPr>
      <w:r>
        <w:rPr>
          <w:lang w:val="en-US" w:eastAsia="zh-CN"/>
        </w:rPr>
        <w:t xml:space="preserve">Jika token milik pengguna tersebar, maka pengguna harus melakukan request token baru </w:t>
      </w:r>
    </w:p>
    <w:p w14:paraId="2FDD01E0" w14:textId="50326B46" w:rsidR="00335A13" w:rsidRPr="0020745B" w:rsidRDefault="0020745B" w:rsidP="0020745B">
      <w:pPr>
        <w:pStyle w:val="BodyText"/>
        <w:numPr>
          <w:ilvl w:val="0"/>
          <w:numId w:val="27"/>
        </w:numPr>
        <w:spacing w:before="120" w:line="360" w:lineRule="auto"/>
        <w:jc w:val="both"/>
        <w:rPr>
          <w:i/>
          <w:lang w:val="en-US" w:eastAsia="zh-CN"/>
        </w:rPr>
      </w:pPr>
      <w:r>
        <w:rPr>
          <w:lang w:val="en-US" w:eastAsia="zh-CN"/>
        </w:rPr>
        <w:t xml:space="preserve">Manajemen user yang diterapkan masih terbatas untuk </w:t>
      </w:r>
      <w:r w:rsidRPr="0020745B">
        <w:rPr>
          <w:i/>
          <w:lang w:val="en-US" w:eastAsia="zh-CN"/>
        </w:rPr>
        <w:t>request resource sensor node</w:t>
      </w:r>
    </w:p>
    <w:p w14:paraId="5BA381B0" w14:textId="77777777" w:rsidR="00224863" w:rsidRPr="001D740C" w:rsidRDefault="00224863" w:rsidP="00224863">
      <w:pPr>
        <w:pStyle w:val="BodyText"/>
        <w:rPr>
          <w:lang w:eastAsia="zh-CN"/>
        </w:rPr>
      </w:pPr>
    </w:p>
    <w:p w14:paraId="2AB332A7" w14:textId="77777777" w:rsidR="001321E5" w:rsidRDefault="001321E5" w:rsidP="00AA2C33"/>
    <w:p w14:paraId="37AAF1DB" w14:textId="77777777" w:rsidR="00E355CC" w:rsidRDefault="00E355CC" w:rsidP="00AA2C33"/>
    <w:p w14:paraId="340D3973" w14:textId="77777777" w:rsidR="00E355CC" w:rsidRDefault="00E355CC" w:rsidP="00AA2C33"/>
    <w:p w14:paraId="7A61B0EA" w14:textId="77777777" w:rsidR="00E355CC" w:rsidRDefault="00E355CC" w:rsidP="00AA2C33"/>
    <w:p w14:paraId="10CCED6F" w14:textId="77777777" w:rsidR="00E355CC" w:rsidRDefault="00E355CC" w:rsidP="00AA2C33"/>
    <w:p w14:paraId="5047ADDF" w14:textId="77777777" w:rsidR="0020745B" w:rsidRDefault="0020745B" w:rsidP="00AA2C33"/>
    <w:p w14:paraId="68E6129C" w14:textId="77777777" w:rsidR="0020745B" w:rsidRDefault="0020745B" w:rsidP="00AA2C33"/>
    <w:p w14:paraId="5D64D944" w14:textId="77777777" w:rsidR="0020745B" w:rsidRDefault="0020745B" w:rsidP="00AA2C33"/>
    <w:p w14:paraId="00EFE371" w14:textId="77777777" w:rsidR="0020745B" w:rsidRDefault="0020745B" w:rsidP="00AA2C33"/>
    <w:p w14:paraId="0DF52272" w14:textId="77777777" w:rsidR="0020745B" w:rsidRDefault="0020745B" w:rsidP="00AA2C33"/>
    <w:p w14:paraId="10373254" w14:textId="77777777" w:rsidR="0020745B" w:rsidRDefault="0020745B" w:rsidP="00AA2C33"/>
    <w:p w14:paraId="3092875D" w14:textId="77777777" w:rsidR="0020745B" w:rsidRDefault="0020745B" w:rsidP="00AA2C33"/>
    <w:p w14:paraId="005FB785" w14:textId="77777777" w:rsidR="0020745B" w:rsidRDefault="0020745B" w:rsidP="00AA2C33"/>
    <w:p w14:paraId="7310120A" w14:textId="77777777" w:rsidR="0020745B" w:rsidRDefault="0020745B" w:rsidP="00AA2C33"/>
    <w:p w14:paraId="4A90EBFA" w14:textId="77777777" w:rsidR="0020745B" w:rsidRDefault="0020745B" w:rsidP="00AA2C33"/>
    <w:p w14:paraId="34B9BA73" w14:textId="77777777" w:rsidR="0020745B" w:rsidRDefault="0020745B" w:rsidP="00AA2C33"/>
    <w:p w14:paraId="5432A571" w14:textId="77777777" w:rsidR="0020745B" w:rsidRPr="001D740C" w:rsidRDefault="0020745B" w:rsidP="00AA2C33"/>
    <w:p w14:paraId="20BD6882" w14:textId="77777777" w:rsidR="001321E5" w:rsidRPr="001D740C" w:rsidRDefault="001321E5" w:rsidP="00AA2C33"/>
    <w:p w14:paraId="1D5F0B03" w14:textId="77777777" w:rsidR="00F0218E" w:rsidRPr="00F0218E" w:rsidRDefault="00F0218E" w:rsidP="00F0218E">
      <w:pPr>
        <w:pStyle w:val="Heading1"/>
        <w:spacing w:line="360" w:lineRule="auto"/>
        <w:rPr>
          <w:noProof/>
        </w:rPr>
      </w:pPr>
      <w:bookmarkStart w:id="39" w:name="_Toc482076041"/>
      <w:r>
        <w:rPr>
          <w:noProof/>
          <w:lang w:val="id-ID"/>
        </w:rPr>
        <w:lastRenderedPageBreak/>
        <w:t>BAB V</w:t>
      </w:r>
      <w:r>
        <w:rPr>
          <w:noProof/>
          <w:lang w:val="id-ID"/>
        </w:rPr>
        <w:br/>
        <w:t>KESIMPULAN</w:t>
      </w:r>
      <w:r>
        <w:rPr>
          <w:noProof/>
        </w:rPr>
        <w:t xml:space="preserve"> DAN SARAN</w:t>
      </w:r>
      <w:bookmarkEnd w:id="39"/>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0" w:name="_Toc482076042"/>
      <w:r>
        <w:rPr>
          <w:noProof/>
        </w:rPr>
        <w:t>Kesimpulan</w:t>
      </w:r>
      <w:bookmarkEnd w:id="40"/>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77777777"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5 layanan yaitu layanan pendaftaran, layanan login user</w:t>
      </w:r>
      <w:r w:rsidR="00E36190">
        <w:rPr>
          <w:lang w:val="en-US" w:eastAsia="zh-CN"/>
        </w:rPr>
        <w:t>,</w:t>
      </w:r>
      <w:r w:rsidR="00893982">
        <w:rPr>
          <w:lang w:val="en-US" w:eastAsia="zh-CN"/>
        </w:rPr>
        <w:t xml:space="preserve"> layanan request token, layanan otentikasi token dan layanan manajemen </w:t>
      </w:r>
      <w:commentRangeStart w:id="41"/>
      <w:r w:rsidR="00893982">
        <w:rPr>
          <w:lang w:val="en-US" w:eastAsia="zh-CN"/>
        </w:rPr>
        <w:t>user</w:t>
      </w:r>
      <w:commentRangeEnd w:id="41"/>
      <w:r w:rsidR="00E97D76">
        <w:rPr>
          <w:rStyle w:val="CommentReference"/>
        </w:rPr>
        <w:commentReference w:id="41"/>
      </w:r>
      <w:r w:rsidR="00893982">
        <w:rPr>
          <w:lang w:val="en-US" w:eastAsia="zh-CN"/>
        </w:rPr>
        <w:t>.</w:t>
      </w:r>
      <w:r w:rsidR="00E36190">
        <w:rPr>
          <w:lang w:val="en-US" w:eastAsia="zh-CN"/>
        </w:rPr>
        <w:t xml:space="preserve"> </w:t>
      </w:r>
    </w:p>
    <w:p w14:paraId="64E220A6" w14:textId="77777777"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sionalitas dengan menggunakan 18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5B91380F"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user berdasarkan pera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2" w:name="_Toc482076043"/>
      <w:r>
        <w:rPr>
          <w:noProof/>
        </w:rPr>
        <w:t>Saran</w:t>
      </w:r>
      <w:bookmarkEnd w:id="42"/>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12611F68" w14:textId="77777777"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14:paraId="32FE8F55" w14:textId="77777777"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6ACD6C58" w14:textId="77777777" w:rsidR="00E15F28" w:rsidRPr="001D740C" w:rsidRDefault="00E15F28" w:rsidP="00E15F28"/>
    <w:p w14:paraId="65C25C36" w14:textId="77777777" w:rsidR="00E15F28" w:rsidRPr="001D740C" w:rsidRDefault="00E15F28" w:rsidP="00E15F28"/>
    <w:p w14:paraId="6C58615A" w14:textId="77777777" w:rsidR="00E15F28" w:rsidRPr="001D740C" w:rsidRDefault="00E15F28" w:rsidP="00E15F28">
      <w:pPr>
        <w:pStyle w:val="BodyText"/>
        <w:rPr>
          <w:lang w:eastAsia="zh-CN"/>
        </w:rPr>
      </w:pPr>
    </w:p>
    <w:p w14:paraId="159B9C74" w14:textId="77777777" w:rsidR="00E15F28" w:rsidRPr="001D740C" w:rsidRDefault="00E15F28" w:rsidP="00E15F28">
      <w:pPr>
        <w:pStyle w:val="BodyText"/>
        <w:rPr>
          <w:lang w:eastAsia="zh-CN"/>
        </w:rPr>
      </w:pPr>
    </w:p>
    <w:p w14:paraId="0DCDD134" w14:textId="77777777" w:rsidR="00896B69" w:rsidRPr="001D740C" w:rsidRDefault="00896B69" w:rsidP="00896B69">
      <w:pPr>
        <w:pStyle w:val="BodyText"/>
        <w:rPr>
          <w:lang w:eastAsia="zh-CN"/>
        </w:rPr>
      </w:pPr>
    </w:p>
    <w:p w14:paraId="2BDF812C" w14:textId="77777777" w:rsidR="008E4443" w:rsidRPr="001D740C" w:rsidRDefault="008E4443" w:rsidP="008E4443">
      <w:pPr>
        <w:pStyle w:val="Paragraf"/>
        <w:ind w:left="1069" w:firstLine="0"/>
        <w:rPr>
          <w:noProof/>
          <w:lang w:val="id-ID"/>
        </w:rPr>
      </w:pPr>
    </w:p>
    <w:p w14:paraId="386B4130" w14:textId="77777777" w:rsidR="008E4443" w:rsidRPr="001D740C" w:rsidRDefault="008E4443" w:rsidP="008E4443">
      <w:pPr>
        <w:pStyle w:val="Paragraf"/>
        <w:ind w:left="1069" w:firstLine="0"/>
        <w:rPr>
          <w:i/>
          <w:noProof/>
          <w:lang w:val="id-ID"/>
        </w:rPr>
      </w:pPr>
    </w:p>
    <w:p w14:paraId="05B09DDE" w14:textId="77777777" w:rsidR="00C16B97" w:rsidRPr="001D740C" w:rsidRDefault="00C16B97" w:rsidP="00C16B97">
      <w:pPr>
        <w:pStyle w:val="Paragraf"/>
        <w:rPr>
          <w:noProof/>
          <w:lang w:val="id-ID"/>
        </w:rPr>
      </w:pPr>
    </w:p>
    <w:p w14:paraId="63A4EF70" w14:textId="77777777" w:rsidR="00C16B97" w:rsidRPr="001D740C" w:rsidRDefault="00C16B97" w:rsidP="00C16B97">
      <w:pPr>
        <w:pStyle w:val="Paragraf"/>
        <w:rPr>
          <w:noProof/>
          <w:lang w:val="id-ID"/>
        </w:rPr>
      </w:pPr>
    </w:p>
    <w:p w14:paraId="498298D1" w14:textId="77777777" w:rsidR="00C16B97" w:rsidRDefault="00C16B97" w:rsidP="00C16B97">
      <w:pPr>
        <w:pStyle w:val="Paragraf"/>
        <w:rPr>
          <w:noProof/>
          <w:lang w:val="id-ID"/>
        </w:rPr>
      </w:pPr>
    </w:p>
    <w:p w14:paraId="322D70CE" w14:textId="77777777" w:rsidR="00F0218E" w:rsidRDefault="00F0218E" w:rsidP="00C16B97">
      <w:pPr>
        <w:pStyle w:val="Paragraf"/>
        <w:rPr>
          <w:noProof/>
          <w:lang w:val="id-ID"/>
        </w:rPr>
      </w:pPr>
    </w:p>
    <w:p w14:paraId="144D5160" w14:textId="77777777" w:rsidR="00F0218E" w:rsidRDefault="00F0218E" w:rsidP="00C16B97">
      <w:pPr>
        <w:pStyle w:val="Paragraf"/>
        <w:rPr>
          <w:noProof/>
          <w:lang w:val="id-ID"/>
        </w:rPr>
      </w:pPr>
    </w:p>
    <w:p w14:paraId="75378EBD" w14:textId="77777777" w:rsidR="00F0218E" w:rsidRDefault="00F0218E" w:rsidP="00C16B97">
      <w:pPr>
        <w:pStyle w:val="Paragraf"/>
        <w:rPr>
          <w:noProof/>
          <w:lang w:val="id-ID"/>
        </w:rPr>
      </w:pPr>
    </w:p>
    <w:p w14:paraId="6F6BD1B5" w14:textId="77777777" w:rsidR="00F0218E" w:rsidRDefault="00F0218E" w:rsidP="00C16B97">
      <w:pPr>
        <w:pStyle w:val="Paragraf"/>
        <w:rPr>
          <w:noProof/>
          <w:lang w:val="id-ID"/>
        </w:rPr>
      </w:pPr>
    </w:p>
    <w:p w14:paraId="16590012" w14:textId="77777777" w:rsidR="00F0218E" w:rsidRDefault="00F0218E" w:rsidP="00C16B97">
      <w:pPr>
        <w:pStyle w:val="Paragraf"/>
        <w:rPr>
          <w:noProof/>
          <w:lang w:val="id-ID"/>
        </w:rPr>
      </w:pPr>
    </w:p>
    <w:p w14:paraId="6F647AFE" w14:textId="77777777" w:rsidR="00F0218E" w:rsidRDefault="00F0218E" w:rsidP="00C16B97">
      <w:pPr>
        <w:pStyle w:val="Paragraf"/>
        <w:rPr>
          <w:noProof/>
          <w:lang w:val="id-ID"/>
        </w:rPr>
      </w:pPr>
    </w:p>
    <w:p w14:paraId="7CCF54E9" w14:textId="77777777" w:rsidR="00F0218E" w:rsidRDefault="00F0218E" w:rsidP="00C16B97">
      <w:pPr>
        <w:pStyle w:val="Paragraf"/>
        <w:rPr>
          <w:noProof/>
          <w:lang w:val="id-ID"/>
        </w:rPr>
      </w:pPr>
    </w:p>
    <w:p w14:paraId="38F96B8D" w14:textId="77777777" w:rsidR="00F0218E" w:rsidRDefault="00F0218E" w:rsidP="00C16B97">
      <w:pPr>
        <w:pStyle w:val="Paragraf"/>
        <w:rPr>
          <w:noProof/>
          <w:lang w:val="id-ID"/>
        </w:rPr>
      </w:pPr>
    </w:p>
    <w:p w14:paraId="539FD245" w14:textId="77777777" w:rsidR="00F0218E" w:rsidRDefault="00F0218E" w:rsidP="00C16B97">
      <w:pPr>
        <w:pStyle w:val="Paragraf"/>
        <w:rPr>
          <w:noProof/>
          <w:lang w:val="id-ID"/>
        </w:rPr>
      </w:pPr>
    </w:p>
    <w:p w14:paraId="355276EF" w14:textId="77777777" w:rsidR="00F0218E" w:rsidRDefault="00F0218E" w:rsidP="00C16B97">
      <w:pPr>
        <w:pStyle w:val="Paragraf"/>
        <w:rPr>
          <w:noProof/>
          <w:lang w:val="id-ID"/>
        </w:rPr>
      </w:pPr>
    </w:p>
    <w:p w14:paraId="37A98ECF" w14:textId="77777777" w:rsidR="00913548" w:rsidRDefault="00913548" w:rsidP="00C16B97">
      <w:pPr>
        <w:pStyle w:val="Paragraf"/>
        <w:rPr>
          <w:noProof/>
          <w:lang w:val="id-ID"/>
        </w:rPr>
      </w:pPr>
    </w:p>
    <w:p w14:paraId="7ED868D2" w14:textId="77777777" w:rsidR="00913548" w:rsidRDefault="00913548" w:rsidP="00C16B97">
      <w:pPr>
        <w:pStyle w:val="Paragraf"/>
        <w:rPr>
          <w:noProof/>
          <w:lang w:val="id-ID"/>
        </w:rPr>
      </w:pPr>
    </w:p>
    <w:p w14:paraId="4F3A4762" w14:textId="77777777" w:rsidR="00BA6D9B" w:rsidRPr="001D740C" w:rsidRDefault="00F0218E" w:rsidP="00F0218E">
      <w:pPr>
        <w:pStyle w:val="Heading1"/>
        <w:spacing w:line="360" w:lineRule="auto"/>
        <w:rPr>
          <w:noProof/>
          <w:lang w:val="id-ID"/>
        </w:rPr>
      </w:pPr>
      <w:bookmarkStart w:id="43" w:name="_Toc482076044"/>
      <w:r>
        <w:rPr>
          <w:noProof/>
          <w:lang w:val="id-ID"/>
        </w:rPr>
        <w:lastRenderedPageBreak/>
        <w:t>DAFTAR PUSTAKA</w:t>
      </w:r>
      <w:bookmarkEnd w:id="43"/>
      <w:r>
        <w:rPr>
          <w:noProof/>
          <w:lang w:val="id-ID"/>
        </w:rPr>
        <w:br/>
      </w:r>
    </w:p>
    <w:p w14:paraId="40C85C91" w14:textId="69C74946" w:rsidR="00BA3D61" w:rsidRPr="00BA3D61" w:rsidRDefault="00BA6D9B" w:rsidP="00BA3D61">
      <w:pPr>
        <w:widowControl w:val="0"/>
        <w:autoSpaceDE w:val="0"/>
        <w:autoSpaceDN w:val="0"/>
        <w:adjustRightInd w:val="0"/>
        <w:spacing w:before="120" w:after="120" w:line="36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BA3D61" w:rsidRPr="00BA3D61">
        <w:rPr>
          <w:rFonts w:cs="Times New Roman"/>
          <w:szCs w:val="24"/>
        </w:rPr>
        <w:t>[1]</w:t>
      </w:r>
      <w:r w:rsidR="00BA3D61" w:rsidRPr="00BA3D61">
        <w:rPr>
          <w:rFonts w:cs="Times New Roman"/>
          <w:szCs w:val="24"/>
        </w:rPr>
        <w:tab/>
        <w:t>“Gartner Says 6.4 Billion Connected &amp;quot;Things&amp;quot; Will Be in Use in 2016, Up 30 Percent From 2015.” [Online]. Available: http://www.gartner.com/newsroom/id/3165317. [Accessed: 20-Mar-2017].</w:t>
      </w:r>
    </w:p>
    <w:p w14:paraId="6193FD97"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w:t>
      </w:r>
      <w:r w:rsidRPr="00BA3D61">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05747EAC"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w:t>
      </w:r>
      <w:r w:rsidRPr="00BA3D61">
        <w:rPr>
          <w:rFonts w:cs="Times New Roman"/>
          <w:szCs w:val="24"/>
        </w:rPr>
        <w:tab/>
        <w:t xml:space="preserve">S. Lee, J. Y. Jo, and Y. Kim, “A Method for secure RESTful web service,” </w:t>
      </w:r>
      <w:r w:rsidRPr="00BA3D61">
        <w:rPr>
          <w:rFonts w:cs="Times New Roman"/>
          <w:i/>
          <w:iCs/>
          <w:szCs w:val="24"/>
        </w:rPr>
        <w:t>2015 IEEE/ACIS 14th Int. Conf. Comput. Inf. Sci. ICIS 2015 - Proc.</w:t>
      </w:r>
      <w:r w:rsidRPr="00BA3D61">
        <w:rPr>
          <w:rFonts w:cs="Times New Roman"/>
          <w:szCs w:val="24"/>
        </w:rPr>
        <w:t>, pp. 77–81, 2015.</w:t>
      </w:r>
    </w:p>
    <w:p w14:paraId="612C46C7"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4]</w:t>
      </w:r>
      <w:r w:rsidRPr="00BA3D61">
        <w:rPr>
          <w:rFonts w:cs="Times New Roman"/>
          <w:szCs w:val="24"/>
        </w:rPr>
        <w:tab/>
        <w:t>A. Azis, “Pengembangan Restful API Untuk Mendukung Sistem Pemantauan Perkebunan Kelapa Sawit,” 2017.</w:t>
      </w:r>
    </w:p>
    <w:p w14:paraId="7AA42644"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5]</w:t>
      </w:r>
      <w:r w:rsidRPr="00BA3D61">
        <w:rPr>
          <w:rFonts w:cs="Times New Roman"/>
          <w:szCs w:val="24"/>
        </w:rPr>
        <w:tab/>
        <w:t>S. R. Singh, J. Jayasuriya, C. Zhou, and M. Motani, “A RESTful Web Networking Framework for Vital Sign Monitoring,” pp. 524–529, 2015.</w:t>
      </w:r>
    </w:p>
    <w:p w14:paraId="065D0714"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6]</w:t>
      </w:r>
      <w:r w:rsidRPr="00BA3D61">
        <w:rPr>
          <w:rFonts w:cs="Times New Roman"/>
          <w:szCs w:val="24"/>
        </w:rPr>
        <w:tab/>
        <w:t>S. Kim, J. Hong, S. Kim, S. Kim, J. Kim, and J. Chun, “RESTful Design and Implementation of Smart Appliances for Smart Home,” 2014.</w:t>
      </w:r>
    </w:p>
    <w:p w14:paraId="39E52DDB"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7]</w:t>
      </w:r>
      <w:r w:rsidRPr="00BA3D61">
        <w:rPr>
          <w:rFonts w:cs="Times New Roman"/>
          <w:szCs w:val="24"/>
        </w:rPr>
        <w:tab/>
        <w:t>E. Communications and B. S. Preethi, “Cloud Integrated Temperature Sensor Using Restful Web Services,” vol. 3, no. 3, pp. 1103–1107, 2015.</w:t>
      </w:r>
    </w:p>
    <w:p w14:paraId="281D0F1D"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8]</w:t>
      </w:r>
      <w:r w:rsidRPr="00BA3D61">
        <w:rPr>
          <w:rFonts w:cs="Times New Roman"/>
          <w:szCs w:val="24"/>
        </w:rPr>
        <w:tab/>
        <w:t xml:space="preserve">S. Lawrence and L. Stewart, </w:t>
      </w:r>
      <w:r w:rsidRPr="00BA3D61">
        <w:rPr>
          <w:rFonts w:cs="Times New Roman"/>
          <w:i/>
          <w:iCs/>
          <w:szCs w:val="24"/>
        </w:rPr>
        <w:t>HTTP Authentication : Basic dan Digest Access Authentication</w:t>
      </w:r>
      <w:r w:rsidRPr="00BA3D61">
        <w:rPr>
          <w:rFonts w:cs="Times New Roman"/>
          <w:szCs w:val="24"/>
        </w:rPr>
        <w:t>. 1999.</w:t>
      </w:r>
    </w:p>
    <w:p w14:paraId="7DD99C3B"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9]</w:t>
      </w:r>
      <w:r w:rsidRPr="00BA3D61">
        <w:rPr>
          <w:rFonts w:cs="Times New Roman"/>
          <w:szCs w:val="24"/>
        </w:rPr>
        <w:tab/>
        <w:t>D. Peng and C. Li, “An Extended UsernameToken-based Approach for REST-style Web Service Security Authentication,” 2009.</w:t>
      </w:r>
    </w:p>
    <w:p w14:paraId="204B7554"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0]</w:t>
      </w:r>
      <w:r w:rsidRPr="00BA3D61">
        <w:rPr>
          <w:rFonts w:cs="Times New Roman"/>
          <w:szCs w:val="24"/>
        </w:rPr>
        <w:tab/>
        <w:t>X. Huang, C. Hsieh, C. H. Wu, and Y. C. Cheng, “A token-based user authentication mechanism for data exchange in RESTful API,” pp. 601–606, 2015.</w:t>
      </w:r>
    </w:p>
    <w:p w14:paraId="09E0CE97"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lastRenderedPageBreak/>
        <w:t>[11]</w:t>
      </w:r>
      <w:r w:rsidRPr="00BA3D61">
        <w:rPr>
          <w:rFonts w:cs="Times New Roman"/>
          <w:szCs w:val="24"/>
        </w:rPr>
        <w:tab/>
        <w:t xml:space="preserve">S. W. Oh and H. S. Kim, “Study on access permission control for the Web of Things,” </w:t>
      </w:r>
      <w:r w:rsidRPr="00BA3D61">
        <w:rPr>
          <w:rFonts w:cs="Times New Roman"/>
          <w:i/>
          <w:iCs/>
          <w:szCs w:val="24"/>
        </w:rPr>
        <w:t>Int. Conf. Adv. Commun. Technol. ICACT</w:t>
      </w:r>
      <w:r w:rsidRPr="00BA3D61">
        <w:rPr>
          <w:rFonts w:cs="Times New Roman"/>
          <w:szCs w:val="24"/>
        </w:rPr>
        <w:t>, vol. 2015–Augus, no. 1, pp. 574–580, 2015.</w:t>
      </w:r>
    </w:p>
    <w:p w14:paraId="10623DBE"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2]</w:t>
      </w:r>
      <w:r w:rsidRPr="00BA3D61">
        <w:rPr>
          <w:rFonts w:cs="Times New Roman"/>
          <w:szCs w:val="24"/>
        </w:rPr>
        <w:tab/>
        <w:t>A. Ouaddah, I. B. Anas, A. Elkalam, and A. A. I. T. Ouahman, “Security Analysis and proposal of new Access Control model in the Internet of Thing,” 2015.</w:t>
      </w:r>
    </w:p>
    <w:p w14:paraId="23E74F0F"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3]</w:t>
      </w:r>
      <w:r w:rsidRPr="00BA3D61">
        <w:rPr>
          <w:rFonts w:cs="Times New Roman"/>
          <w:szCs w:val="24"/>
        </w:rPr>
        <w:tab/>
        <w:t>F. De Backere, B. Hanssens, R. Heynssens, R. Houthooft, A. Zuliani, S. Verstichel, B. Dhoedt, and F. De Turck, “Design of a Security Mechanism for RESTful Web Service Communication through Mobile Clients.”</w:t>
      </w:r>
    </w:p>
    <w:p w14:paraId="7BD0AC4A"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4]</w:t>
      </w:r>
      <w:r w:rsidRPr="00BA3D61">
        <w:rPr>
          <w:rFonts w:cs="Times New Roman"/>
          <w:szCs w:val="24"/>
        </w:rPr>
        <w:tab/>
        <w:t xml:space="preserve">D. Boneh and M. Franklin, “Identity-Based Encryption from the Weil Pairing,” </w:t>
      </w:r>
      <w:r w:rsidRPr="00BA3D61">
        <w:rPr>
          <w:rFonts w:cs="Times New Roman"/>
          <w:i/>
          <w:iCs/>
          <w:szCs w:val="24"/>
        </w:rPr>
        <w:t>SIAM J. Comput.</w:t>
      </w:r>
      <w:r w:rsidRPr="00BA3D61">
        <w:rPr>
          <w:rFonts w:cs="Times New Roman"/>
          <w:szCs w:val="24"/>
        </w:rPr>
        <w:t>, vol. 32, no. 3, pp. 586–615, 2003.</w:t>
      </w:r>
    </w:p>
    <w:p w14:paraId="0F6E9BC8"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5]</w:t>
      </w:r>
      <w:r w:rsidRPr="00BA3D61">
        <w:rPr>
          <w:rFonts w:cs="Times New Roman"/>
          <w:szCs w:val="24"/>
        </w:rPr>
        <w:tab/>
        <w:t>A. Knud and L. Lueth, “IoT basics : Getting started with the Internet of Things IoT Analytics IoT basics : Getting started with the Internet of Things,” no. March, pp. 0–9, 2015.</w:t>
      </w:r>
    </w:p>
    <w:p w14:paraId="215AF5BD"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6]</w:t>
      </w:r>
      <w:r w:rsidRPr="00BA3D61">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39922256"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7]</w:t>
      </w:r>
      <w:r w:rsidRPr="00BA3D61">
        <w:rPr>
          <w:rFonts w:cs="Times New Roman"/>
          <w:szCs w:val="24"/>
        </w:rPr>
        <w:tab/>
        <w:t xml:space="preserve">J. Tan and S. G. M. Koo, “A Survey of Technologies in Internet of Things,” </w:t>
      </w:r>
      <w:r w:rsidRPr="00BA3D61">
        <w:rPr>
          <w:rFonts w:cs="Times New Roman"/>
          <w:i/>
          <w:iCs/>
          <w:szCs w:val="24"/>
        </w:rPr>
        <w:t>2014 IEEE Int. Conf. Distrib. Comput. Sens. Syst.</w:t>
      </w:r>
      <w:r w:rsidRPr="00BA3D61">
        <w:rPr>
          <w:rFonts w:cs="Times New Roman"/>
          <w:szCs w:val="24"/>
        </w:rPr>
        <w:t>, pp. 269–274, 2014.</w:t>
      </w:r>
    </w:p>
    <w:p w14:paraId="363C0C71"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8]</w:t>
      </w:r>
      <w:r w:rsidRPr="00BA3D61">
        <w:rPr>
          <w:rFonts w:cs="Times New Roman"/>
          <w:szCs w:val="24"/>
        </w:rPr>
        <w:tab/>
        <w:t xml:space="preserve">G. Omojokun, “A Survey of ZigBee Wireless Sensor Network Technology: Topology, Applications and Challenges,” </w:t>
      </w:r>
      <w:r w:rsidRPr="00BA3D61">
        <w:rPr>
          <w:rFonts w:cs="Times New Roman"/>
          <w:i/>
          <w:iCs/>
          <w:szCs w:val="24"/>
        </w:rPr>
        <w:t>Int. J. Comput. Appl.</w:t>
      </w:r>
      <w:r w:rsidRPr="00BA3D61">
        <w:rPr>
          <w:rFonts w:cs="Times New Roman"/>
          <w:szCs w:val="24"/>
        </w:rPr>
        <w:t>, vol. 130, no. 9, pp. 47–55, 2015.</w:t>
      </w:r>
    </w:p>
    <w:p w14:paraId="38B624AA"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19]</w:t>
      </w:r>
      <w:r w:rsidRPr="00BA3D61">
        <w:rPr>
          <w:rFonts w:cs="Times New Roman"/>
          <w:szCs w:val="24"/>
        </w:rPr>
        <w:tab/>
        <w:t xml:space="preserve">M. A. Razzaque, M. Milojevic-Jevric, A. Palade, and S. Cla, “Middleware for internet of things: A survey,” </w:t>
      </w:r>
      <w:r w:rsidRPr="00BA3D61">
        <w:rPr>
          <w:rFonts w:cs="Times New Roman"/>
          <w:i/>
          <w:iCs/>
          <w:szCs w:val="24"/>
        </w:rPr>
        <w:t>IEEE Internet Things J.</w:t>
      </w:r>
      <w:r w:rsidRPr="00BA3D61">
        <w:rPr>
          <w:rFonts w:cs="Times New Roman"/>
          <w:szCs w:val="24"/>
        </w:rPr>
        <w:t>, vol. 3, no. 1, pp. 70–95, 2016.</w:t>
      </w:r>
    </w:p>
    <w:p w14:paraId="3EA970E3"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lastRenderedPageBreak/>
        <w:t>[20]</w:t>
      </w:r>
      <w:r w:rsidRPr="00BA3D61">
        <w:rPr>
          <w:rFonts w:cs="Times New Roman"/>
          <w:szCs w:val="24"/>
        </w:rPr>
        <w:tab/>
        <w:t xml:space="preserve">C. Perera, A. Zaslavsky, P. Christen, and D. Georgakopoulos, “Context aware computing for the internet of things: A survey,” </w:t>
      </w:r>
      <w:r w:rsidRPr="00BA3D61">
        <w:rPr>
          <w:rFonts w:cs="Times New Roman"/>
          <w:i/>
          <w:iCs/>
          <w:szCs w:val="24"/>
        </w:rPr>
        <w:t>IEEE Commun. Surv. Tutorials</w:t>
      </w:r>
      <w:r w:rsidRPr="00BA3D61">
        <w:rPr>
          <w:rFonts w:cs="Times New Roman"/>
          <w:szCs w:val="24"/>
        </w:rPr>
        <w:t>, vol. 16, no. 1, pp. 414–454, 2014.</w:t>
      </w:r>
    </w:p>
    <w:p w14:paraId="055C9A39"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1]</w:t>
      </w:r>
      <w:r w:rsidRPr="00BA3D61">
        <w:rPr>
          <w:rFonts w:cs="Times New Roman"/>
          <w:szCs w:val="24"/>
        </w:rPr>
        <w:tab/>
        <w:t>A. H. Ngu, M. Gutierrez, V. Metsis, and Q. Z. Sheng, “IoT Middleware : A Survey on Issues and Enabling Technologies,” vol. 4, no. 1, pp. 1–20, 2017.</w:t>
      </w:r>
    </w:p>
    <w:p w14:paraId="4C952372"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2]</w:t>
      </w:r>
      <w:r w:rsidRPr="00BA3D61">
        <w:rPr>
          <w:rFonts w:cs="Times New Roman"/>
          <w:szCs w:val="24"/>
        </w:rPr>
        <w:tab/>
        <w:t xml:space="preserve">L. Atzori, A. Iera, and G. Morabito, “The Internet of Things: A survey,” </w:t>
      </w:r>
      <w:r w:rsidRPr="00BA3D61">
        <w:rPr>
          <w:rFonts w:cs="Times New Roman"/>
          <w:i/>
          <w:iCs/>
          <w:szCs w:val="24"/>
        </w:rPr>
        <w:t>Comput. Networks</w:t>
      </w:r>
      <w:r w:rsidRPr="00BA3D61">
        <w:rPr>
          <w:rFonts w:cs="Times New Roman"/>
          <w:szCs w:val="24"/>
        </w:rPr>
        <w:t>, vol. 54, no. 15, pp. 2787–2805, 2010.</w:t>
      </w:r>
    </w:p>
    <w:p w14:paraId="107DA2BC"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3]</w:t>
      </w:r>
      <w:r w:rsidRPr="00BA3D61">
        <w:rPr>
          <w:rFonts w:cs="Times New Roman"/>
          <w:szCs w:val="24"/>
        </w:rPr>
        <w:tab/>
        <w:t xml:space="preserve">M. Eisenhauer, P. Rosengren, and P. Antolin, “A development platform for integrating wireless devices and sensors into Ambient Intelligence systems,” in </w:t>
      </w:r>
      <w:r w:rsidRPr="00BA3D61">
        <w:rPr>
          <w:rFonts w:cs="Times New Roman"/>
          <w:i/>
          <w:iCs/>
          <w:szCs w:val="24"/>
        </w:rPr>
        <w:t>2009 6th IEEE Annual Communications Society Conference on Sensor, Mesh and Ad Hoc Communications and Networks Workshops, SECON Workshops 2009</w:t>
      </w:r>
      <w:r w:rsidRPr="00BA3D61">
        <w:rPr>
          <w:rFonts w:cs="Times New Roman"/>
          <w:szCs w:val="24"/>
        </w:rPr>
        <w:t>, 2009, vol. 0, no. c, pp. 1–3.</w:t>
      </w:r>
    </w:p>
    <w:p w14:paraId="3ED8C35D"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4]</w:t>
      </w:r>
      <w:r w:rsidRPr="00BA3D61">
        <w:rPr>
          <w:rFonts w:cs="Times New Roman"/>
          <w:szCs w:val="24"/>
        </w:rPr>
        <w:tab/>
        <w:t>“IoT Platform for Connected Devices| Xively by LogMeIn.” [Online]. Available: https://www.xively.com/. [Accessed: 17-May-2017].</w:t>
      </w:r>
    </w:p>
    <w:p w14:paraId="1CCBA20D"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5]</w:t>
      </w:r>
      <w:r w:rsidRPr="00BA3D61">
        <w:rPr>
          <w:rFonts w:cs="Times New Roman"/>
          <w:szCs w:val="24"/>
        </w:rPr>
        <w:tab/>
        <w:t xml:space="preserve">P. Persson and O. Angelsmark, “Calvin – Merging Cloud and IoT,” </w:t>
      </w:r>
      <w:r w:rsidRPr="00BA3D61">
        <w:rPr>
          <w:rFonts w:cs="Times New Roman"/>
          <w:i/>
          <w:iCs/>
          <w:szCs w:val="24"/>
        </w:rPr>
        <w:t>Procedia Comput. Sci.</w:t>
      </w:r>
      <w:r w:rsidRPr="00BA3D61">
        <w:rPr>
          <w:rFonts w:cs="Times New Roman"/>
          <w:szCs w:val="24"/>
        </w:rPr>
        <w:t>, vol. 52, no. Ant, pp. 210–217, 2015.</w:t>
      </w:r>
    </w:p>
    <w:p w14:paraId="4B148957"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6]</w:t>
      </w:r>
      <w:r w:rsidRPr="00BA3D61">
        <w:rPr>
          <w:rFonts w:cs="Times New Roman"/>
          <w:szCs w:val="24"/>
        </w:rPr>
        <w:tab/>
        <w:t xml:space="preserve">S. Mumbaikar and P. Padiya, “Web Services Based On SOAP and REST Principles,” </w:t>
      </w:r>
      <w:r w:rsidRPr="00BA3D61">
        <w:rPr>
          <w:rFonts w:cs="Times New Roman"/>
          <w:i/>
          <w:iCs/>
          <w:szCs w:val="24"/>
        </w:rPr>
        <w:t>Int. J. Sci. Res. Publ.</w:t>
      </w:r>
      <w:r w:rsidRPr="00BA3D61">
        <w:rPr>
          <w:rFonts w:cs="Times New Roman"/>
          <w:szCs w:val="24"/>
        </w:rPr>
        <w:t>, vol. 3, no. 5, pp. 3–6, 2013.</w:t>
      </w:r>
    </w:p>
    <w:p w14:paraId="6DE5A66B"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7]</w:t>
      </w:r>
      <w:r w:rsidRPr="00BA3D61">
        <w:rPr>
          <w:rFonts w:cs="Times New Roman"/>
          <w:szCs w:val="24"/>
        </w:rPr>
        <w:tab/>
        <w:t xml:space="preserve">R. T. Fielding, “Architectural Styles and the Design of Network-based Software Architectures,” </w:t>
      </w:r>
      <w:r w:rsidRPr="00BA3D61">
        <w:rPr>
          <w:rFonts w:cs="Times New Roman"/>
          <w:i/>
          <w:iCs/>
          <w:szCs w:val="24"/>
        </w:rPr>
        <w:t>Building</w:t>
      </w:r>
      <w:r w:rsidRPr="00BA3D61">
        <w:rPr>
          <w:rFonts w:cs="Times New Roman"/>
          <w:szCs w:val="24"/>
        </w:rPr>
        <w:t>, vol. 54, p. 162, 2000.</w:t>
      </w:r>
    </w:p>
    <w:p w14:paraId="1E2E5295"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8]</w:t>
      </w:r>
      <w:r w:rsidRPr="00BA3D61">
        <w:rPr>
          <w:rFonts w:cs="Times New Roman"/>
          <w:szCs w:val="24"/>
        </w:rPr>
        <w:tab/>
        <w:t xml:space="preserve">K. Wagh and R. Thool, “A Comparative Study of SOAP Vs REST Web Services Provisioning Techniques for Mobile Host,” </w:t>
      </w:r>
      <w:r w:rsidRPr="00BA3D61">
        <w:rPr>
          <w:rFonts w:cs="Times New Roman"/>
          <w:i/>
          <w:iCs/>
          <w:szCs w:val="24"/>
        </w:rPr>
        <w:t>J. Inf. Eng. Appl.</w:t>
      </w:r>
      <w:r w:rsidRPr="00BA3D61">
        <w:rPr>
          <w:rFonts w:cs="Times New Roman"/>
          <w:szCs w:val="24"/>
        </w:rPr>
        <w:t>, vol. 2, no. 5, pp. 12–16, 2012.</w:t>
      </w:r>
    </w:p>
    <w:p w14:paraId="7222CD68"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29]</w:t>
      </w:r>
      <w:r w:rsidRPr="00BA3D61">
        <w:rPr>
          <w:rFonts w:cs="Times New Roman"/>
          <w:szCs w:val="24"/>
        </w:rPr>
        <w:tab/>
        <w:t>ECMA International, “Standard ECMA-262 ECMAScript® 2016 Language Specification,” p. 586, 2016.</w:t>
      </w:r>
    </w:p>
    <w:p w14:paraId="3C2F0039"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0]</w:t>
      </w:r>
      <w:r w:rsidRPr="00BA3D61">
        <w:rPr>
          <w:rFonts w:cs="Times New Roman"/>
          <w:szCs w:val="24"/>
        </w:rPr>
        <w:tab/>
        <w:t xml:space="preserve">R. Lucchi, M. Millot, and C. Elfers, “Resource Oriented Architecture and REST,” </w:t>
      </w:r>
      <w:r w:rsidRPr="00BA3D61">
        <w:rPr>
          <w:rFonts w:cs="Times New Roman"/>
          <w:i/>
          <w:iCs/>
          <w:szCs w:val="24"/>
        </w:rPr>
        <w:t>Assess. impact advantages INSPIRE, Ispra Eur. Communities</w:t>
      </w:r>
      <w:r w:rsidRPr="00BA3D61">
        <w:rPr>
          <w:rFonts w:cs="Times New Roman"/>
          <w:szCs w:val="24"/>
        </w:rPr>
        <w:t xml:space="preserve">, pp. </w:t>
      </w:r>
      <w:r w:rsidRPr="00BA3D61">
        <w:rPr>
          <w:rFonts w:cs="Times New Roman"/>
          <w:szCs w:val="24"/>
        </w:rPr>
        <w:lastRenderedPageBreak/>
        <w:t>5–13, 2008.</w:t>
      </w:r>
    </w:p>
    <w:p w14:paraId="722864D8"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1]</w:t>
      </w:r>
      <w:r w:rsidRPr="00BA3D61">
        <w:rPr>
          <w:rFonts w:cs="Times New Roman"/>
          <w:szCs w:val="24"/>
        </w:rPr>
        <w:tab/>
        <w:t>“A Comprehensive Interview About Slim The Micro PHP Framework.” [Online]. Available: http://7php.com/slim-php-framework-interview/. [Accessed: 18-Apr-2017].</w:t>
      </w:r>
    </w:p>
    <w:p w14:paraId="12B1A004"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2]</w:t>
      </w:r>
      <w:r w:rsidRPr="00BA3D61">
        <w:rPr>
          <w:rFonts w:cs="Times New Roman"/>
          <w:szCs w:val="24"/>
        </w:rPr>
        <w:tab/>
        <w:t>“Documentation - Slim Framework.” [Online]. Available: https://www.slimframework.com/docs/. [Accessed: 18-Apr-2017].</w:t>
      </w:r>
    </w:p>
    <w:p w14:paraId="43548282"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3]</w:t>
      </w:r>
      <w:r w:rsidRPr="00BA3D61">
        <w:rPr>
          <w:rFonts w:cs="Times New Roman"/>
          <w:szCs w:val="24"/>
        </w:rPr>
        <w:tab/>
        <w:t xml:space="preserve">L. Williams, “Testing Overview and Black-Box Testing Techniques,” </w:t>
      </w:r>
      <w:r w:rsidRPr="00BA3D61">
        <w:rPr>
          <w:rFonts w:cs="Times New Roman"/>
          <w:i/>
          <w:iCs/>
          <w:szCs w:val="24"/>
        </w:rPr>
        <w:t>Int. Conf. Softw. Eng. 2007</w:t>
      </w:r>
      <w:r w:rsidRPr="00BA3D61">
        <w:rPr>
          <w:rFonts w:cs="Times New Roman"/>
          <w:szCs w:val="24"/>
        </w:rPr>
        <w:t>, pp. 35–59, 2006.</w:t>
      </w:r>
    </w:p>
    <w:p w14:paraId="1C1F92E4"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4]</w:t>
      </w:r>
      <w:r w:rsidRPr="00BA3D61">
        <w:rPr>
          <w:rFonts w:cs="Times New Roman"/>
          <w:szCs w:val="24"/>
        </w:rPr>
        <w:tab/>
        <w:t xml:space="preserve">M. S. Mustaqbal, R. F. Firdaus, and H. Rahmadi, “Pengujian Aplikasi Menggunakan Black Box Testing Boundary Value Analysis,” </w:t>
      </w:r>
      <w:r w:rsidRPr="00BA3D61">
        <w:rPr>
          <w:rFonts w:cs="Times New Roman"/>
          <w:i/>
          <w:iCs/>
          <w:szCs w:val="24"/>
        </w:rPr>
        <w:t>J. Ilm. Teknol. Inf. Terap.</w:t>
      </w:r>
      <w:r w:rsidRPr="00BA3D61">
        <w:rPr>
          <w:rFonts w:cs="Times New Roman"/>
          <w:szCs w:val="24"/>
        </w:rPr>
        <w:t>, vol. I, no. 3, pp. 31–36, 2015.</w:t>
      </w:r>
    </w:p>
    <w:p w14:paraId="0252EA42"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szCs w:val="24"/>
        </w:rPr>
      </w:pPr>
      <w:r w:rsidRPr="00BA3D61">
        <w:rPr>
          <w:rFonts w:cs="Times New Roman"/>
          <w:szCs w:val="24"/>
        </w:rPr>
        <w:t>[35]</w:t>
      </w:r>
      <w:r w:rsidRPr="00BA3D61">
        <w:rPr>
          <w:rFonts w:cs="Times New Roman"/>
          <w:szCs w:val="24"/>
        </w:rPr>
        <w:tab/>
        <w:t>“PHP: CSPRNG - Manual.” [Online]. Available: http://php.net/manual/en/book.csprng.php. [Accessed: 27-Apr-2017].</w:t>
      </w:r>
    </w:p>
    <w:p w14:paraId="41F186A5" w14:textId="77777777" w:rsidR="00BA3D61" w:rsidRPr="00BA3D61" w:rsidRDefault="00BA3D61" w:rsidP="00BA3D61">
      <w:pPr>
        <w:widowControl w:val="0"/>
        <w:autoSpaceDE w:val="0"/>
        <w:autoSpaceDN w:val="0"/>
        <w:adjustRightInd w:val="0"/>
        <w:spacing w:before="120" w:after="120" w:line="360" w:lineRule="auto"/>
        <w:ind w:left="640" w:hanging="640"/>
        <w:rPr>
          <w:rFonts w:cs="Times New Roman"/>
        </w:rPr>
      </w:pPr>
      <w:r w:rsidRPr="00BA3D61">
        <w:rPr>
          <w:rFonts w:cs="Times New Roman"/>
          <w:szCs w:val="24"/>
        </w:rPr>
        <w:t>[36]</w:t>
      </w:r>
      <w:r w:rsidRPr="00BA3D61">
        <w:rPr>
          <w:rFonts w:cs="Times New Roman"/>
          <w:szCs w:val="24"/>
        </w:rPr>
        <w:tab/>
        <w:t>“Middleware - Slim Framework v2.” [Online]. Available: http://docs.slimframework.com/routing/middleware/. [Accessed: 09-May-2017].</w:t>
      </w:r>
    </w:p>
    <w:p w14:paraId="38021B1F" w14:textId="77777777" w:rsidR="00B30683" w:rsidRPr="001D740C" w:rsidRDefault="00BA6D9B" w:rsidP="00CF6170">
      <w:pPr>
        <w:pStyle w:val="Paragraf"/>
      </w:pPr>
      <w:r w:rsidRPr="001D740C">
        <w:rPr>
          <w:noProof/>
          <w:lang w:val="id-ID"/>
        </w:rPr>
        <w:fldChar w:fldCharType="end"/>
      </w:r>
    </w:p>
    <w:sectPr w:rsidR="00B30683" w:rsidRPr="001D740C" w:rsidSect="00A6720D">
      <w:footerReference w:type="default" r:id="rId111"/>
      <w:pgSz w:w="11906" w:h="16838"/>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genius" w:date="2017-05-15T09:42:00Z" w:initials="g">
    <w:p w14:paraId="4540F3C1" w14:textId="2CFAA0CB" w:rsidR="00DC6603" w:rsidRPr="008906DF" w:rsidRDefault="00DC6603">
      <w:pPr>
        <w:pStyle w:val="CommentText"/>
        <w:rPr>
          <w:lang w:val="en-US"/>
        </w:rPr>
      </w:pPr>
      <w:r>
        <w:rPr>
          <w:rStyle w:val="CommentReference"/>
        </w:rPr>
        <w:annotationRef/>
      </w:r>
      <w:r>
        <w:rPr>
          <w:lang w:val="en-US"/>
        </w:rPr>
        <w:t>Cek lagi</w:t>
      </w:r>
    </w:p>
  </w:comment>
  <w:comment w:id="41" w:author="genius" w:date="2017-05-15T10:04:00Z" w:initials="g">
    <w:p w14:paraId="13F40F89" w14:textId="5D53C5C0" w:rsidR="00DC6603" w:rsidRPr="00E97D76" w:rsidRDefault="00DC6603">
      <w:pPr>
        <w:pStyle w:val="CommentText"/>
        <w:rPr>
          <w:lang w:val="en-US"/>
        </w:rPr>
      </w:pPr>
      <w:r>
        <w:rPr>
          <w:rStyle w:val="CommentReference"/>
        </w:rPr>
        <w:annotationRef/>
      </w:r>
      <w:r>
        <w:rPr>
          <w:lang w:val="en-US"/>
        </w:rPr>
        <w:t>Mendukung multius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40F3C1" w15:done="0"/>
  <w15:commentEx w15:paraId="13F40F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38E28" w14:textId="77777777" w:rsidR="00A8419E" w:rsidRDefault="00A8419E" w:rsidP="009C5012">
      <w:pPr>
        <w:spacing w:after="0" w:line="240" w:lineRule="auto"/>
      </w:pPr>
      <w:r>
        <w:separator/>
      </w:r>
    </w:p>
  </w:endnote>
  <w:endnote w:type="continuationSeparator" w:id="0">
    <w:p w14:paraId="6290C90B" w14:textId="77777777" w:rsidR="00A8419E" w:rsidRDefault="00A8419E"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DC6603" w:rsidRDefault="00DC6603">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DC6603" w:rsidRDefault="00DC6603"/>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FD4A75" w:rsidRDefault="00FD4A75"/>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FD4A75" w:rsidRDefault="00FD4A75">
    <w:pPr>
      <w:pStyle w:val="Footer"/>
      <w:jc w:val="center"/>
    </w:pPr>
    <w:r>
      <w:fldChar w:fldCharType="begin"/>
    </w:r>
    <w:r>
      <w:instrText xml:space="preserve"> PAGE </w:instrText>
    </w:r>
    <w:r>
      <w:fldChar w:fldCharType="separate"/>
    </w:r>
    <w:r w:rsidR="0053714A">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FD4A75" w:rsidRDefault="00FD4A75"/>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B4E046" w14:textId="77777777" w:rsidR="00DC6603" w:rsidRDefault="00DC6603"/>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3E7F78" w14:textId="77777777" w:rsidR="00DC6603" w:rsidRDefault="00DC6603">
    <w:pPr>
      <w:pStyle w:val="Footer"/>
      <w:jc w:val="center"/>
    </w:pPr>
    <w:r>
      <w:fldChar w:fldCharType="begin"/>
    </w:r>
    <w:r>
      <w:instrText xml:space="preserve"> PAGE </w:instrText>
    </w:r>
    <w:r>
      <w:fldChar w:fldCharType="separate"/>
    </w:r>
    <w:r w:rsidR="0053714A">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CCEBCB" w14:textId="77777777" w:rsidR="00DC6603" w:rsidRDefault="00DC6603"/>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DC6603" w:rsidRDefault="00DC6603"/>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DC6603" w:rsidRDefault="00DC6603">
    <w:pPr>
      <w:pStyle w:val="Footer"/>
      <w:jc w:val="center"/>
    </w:pPr>
    <w:r>
      <w:fldChar w:fldCharType="begin"/>
    </w:r>
    <w:r>
      <w:instrText xml:space="preserve"> PAGE </w:instrText>
    </w:r>
    <w:r>
      <w:fldChar w:fldCharType="separate"/>
    </w:r>
    <w:r w:rsidR="0053714A">
      <w:t>viii</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DC6603" w:rsidRDefault="00DC660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DC6603" w:rsidRDefault="00DC6603"/>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DC6603" w:rsidRDefault="00DC6603"/>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DC6603" w:rsidRDefault="00DC6603">
    <w:pPr>
      <w:pStyle w:val="Footer"/>
      <w:jc w:val="center"/>
    </w:pPr>
    <w:r>
      <w:fldChar w:fldCharType="begin"/>
    </w:r>
    <w:r>
      <w:instrText xml:space="preserve"> PAGE </w:instrText>
    </w:r>
    <w:r>
      <w:fldChar w:fldCharType="separate"/>
    </w:r>
    <w:r w:rsidR="00275DB2">
      <w:t>x</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DC6603" w:rsidRDefault="00DC6603"/>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9115D9" w14:textId="77777777" w:rsidR="00DC6603" w:rsidRDefault="00DC6603"/>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8FC92E" w14:textId="77777777" w:rsidR="00DC6603" w:rsidRDefault="00DC6603">
    <w:pPr>
      <w:pStyle w:val="Footer"/>
      <w:jc w:val="center"/>
    </w:pPr>
    <w:r>
      <w:fldChar w:fldCharType="begin"/>
    </w:r>
    <w:r>
      <w:instrText xml:space="preserve"> PAGE </w:instrText>
    </w:r>
    <w:r>
      <w:fldChar w:fldCharType="separate"/>
    </w:r>
    <w:r w:rsidR="00354641">
      <w:t>xi</w:t>
    </w:r>
    <w:r>
      <w:fldChar w:fldCharType="end"/>
    </w:r>
  </w:p>
</w:ftr>
</file>

<file path=word/footer2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C4B3C" w14:textId="77777777" w:rsidR="00DC6603" w:rsidRDefault="00DC6603"/>
</w:ftr>
</file>

<file path=word/footer2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DC6603" w:rsidRDefault="00DC6603"/>
</w:ftr>
</file>

<file path=word/footer2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DC6603" w:rsidRDefault="00DC6603">
    <w:pPr>
      <w:pStyle w:val="Footer"/>
      <w:jc w:val="center"/>
    </w:pPr>
    <w:r>
      <w:fldChar w:fldCharType="begin"/>
    </w:r>
    <w:r>
      <w:instrText xml:space="preserve"> PAGE </w:instrText>
    </w:r>
    <w:r>
      <w:fldChar w:fldCharType="separate"/>
    </w:r>
    <w:r w:rsidR="005D145E">
      <w:t>xii</w:t>
    </w:r>
    <w:r>
      <w:fldChar w:fldCharType="end"/>
    </w:r>
  </w:p>
</w:ftr>
</file>

<file path=word/footer2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DC6603" w:rsidRDefault="00DC6603"/>
</w:ftr>
</file>

<file path=word/footer2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DC6603" w:rsidRDefault="00DC6603">
        <w:pPr>
          <w:pStyle w:val="Footer"/>
          <w:jc w:val="center"/>
        </w:pPr>
        <w:r>
          <w:rPr>
            <w:noProof w:val="0"/>
          </w:rPr>
          <w:fldChar w:fldCharType="begin"/>
        </w:r>
        <w:r>
          <w:instrText xml:space="preserve"> PAGE   \* MERGEFORMAT </w:instrText>
        </w:r>
        <w:r>
          <w:rPr>
            <w:noProof w:val="0"/>
          </w:rPr>
          <w:fldChar w:fldCharType="separate"/>
        </w:r>
        <w:r w:rsidR="00102A7C">
          <w:t>49</w:t>
        </w:r>
        <w:r>
          <w:fldChar w:fldCharType="end"/>
        </w:r>
      </w:p>
    </w:sdtContent>
  </w:sdt>
  <w:p w14:paraId="53AEDC06" w14:textId="77777777" w:rsidR="00DC6603" w:rsidRDefault="00DC660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DC6603" w:rsidRDefault="00DC660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DC6603" w:rsidRDefault="00DC660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DC6603" w:rsidRDefault="00DC660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DC6603" w:rsidRDefault="00DC6603">
    <w:pPr>
      <w:pStyle w:val="Footer"/>
      <w:jc w:val="center"/>
    </w:pPr>
    <w:r>
      <w:fldChar w:fldCharType="begin"/>
    </w:r>
    <w:r>
      <w:instrText xml:space="preserve"> PAGE </w:instrText>
    </w:r>
    <w:r>
      <w:fldChar w:fldCharType="separate"/>
    </w:r>
    <w:r w:rsidR="0053714A">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DC6603" w:rsidRDefault="00DC660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DC6603" w:rsidRDefault="00DC660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DC6603" w:rsidRDefault="00DC6603">
    <w:pPr>
      <w:pStyle w:val="Footer"/>
      <w:jc w:val="center"/>
    </w:pPr>
    <w:r>
      <w:fldChar w:fldCharType="begin"/>
    </w:r>
    <w:r>
      <w:instrText xml:space="preserve"> PAGE </w:instrText>
    </w:r>
    <w:r>
      <w:fldChar w:fldCharType="separate"/>
    </w:r>
    <w:r w:rsidR="0053714A">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28BF5" w14:textId="77777777" w:rsidR="00A8419E" w:rsidRDefault="00A8419E" w:rsidP="009C5012">
      <w:pPr>
        <w:spacing w:after="0" w:line="240" w:lineRule="auto"/>
      </w:pPr>
      <w:r>
        <w:separator/>
      </w:r>
    </w:p>
  </w:footnote>
  <w:footnote w:type="continuationSeparator" w:id="0">
    <w:p w14:paraId="147066F8" w14:textId="77777777" w:rsidR="00A8419E" w:rsidRDefault="00A8419E"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DC6603" w:rsidRDefault="00DC660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1560B" w14:textId="77777777" w:rsidR="00DC6603" w:rsidRDefault="00DC660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500EA4" w14:textId="77777777" w:rsidR="00DC6603" w:rsidRDefault="00DC6603"/>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DC6603" w:rsidRDefault="00DC6603"/>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DC6603" w:rsidRDefault="00DC6603">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DC6603" w:rsidRDefault="00DC6603"/>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DC6603" w:rsidRDefault="00DC6603"/>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DC6603" w:rsidRDefault="00DC6603"/>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DC6603" w:rsidRDefault="00DC6603"/>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BB3DA7" w14:textId="77777777" w:rsidR="00DC6603" w:rsidRDefault="00DC6603"/>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00BF7A" w14:textId="77777777" w:rsidR="00DC6603" w:rsidRDefault="00DC660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DC6603" w:rsidRDefault="00DC6603"/>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1F2624" w14:textId="77777777" w:rsidR="00DC6603" w:rsidRDefault="00DC6603"/>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DC6603" w:rsidRDefault="00DC6603"/>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DC6603" w:rsidRDefault="00DC6603"/>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DC6603" w:rsidRDefault="00DC660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DC6603" w:rsidRDefault="00DC660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DC6603" w:rsidRDefault="00DC660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DC6603" w:rsidRDefault="00DC660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FD4A75" w:rsidRDefault="00FD4A7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FD4A75" w:rsidRDefault="00FD4A7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FD4A75" w:rsidRDefault="00FD4A75"/>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B2C9B4" w14:textId="77777777" w:rsidR="00DC6603" w:rsidRDefault="00DC660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2D6B30A1"/>
    <w:multiLevelType w:val="hybridMultilevel"/>
    <w:tmpl w:val="CEA0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0">
    <w:nsid w:val="328D0FD0"/>
    <w:multiLevelType w:val="hybridMultilevel"/>
    <w:tmpl w:val="1CA67464"/>
    <w:lvl w:ilvl="0" w:tplc="B92C64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6">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66BD3F67"/>
    <w:multiLevelType w:val="hybridMultilevel"/>
    <w:tmpl w:val="988EF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2">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73E8541A"/>
    <w:multiLevelType w:val="hybridMultilevel"/>
    <w:tmpl w:val="A53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23"/>
  </w:num>
  <w:num w:numId="4">
    <w:abstractNumId w:val="11"/>
  </w:num>
  <w:num w:numId="5">
    <w:abstractNumId w:val="15"/>
  </w:num>
  <w:num w:numId="6">
    <w:abstractNumId w:val="2"/>
  </w:num>
  <w:num w:numId="7">
    <w:abstractNumId w:val="1"/>
  </w:num>
  <w:num w:numId="8">
    <w:abstractNumId w:val="19"/>
  </w:num>
  <w:num w:numId="9">
    <w:abstractNumId w:val="26"/>
  </w:num>
  <w:num w:numId="10">
    <w:abstractNumId w:val="21"/>
  </w:num>
  <w:num w:numId="11">
    <w:abstractNumId w:val="7"/>
  </w:num>
  <w:num w:numId="12">
    <w:abstractNumId w:val="5"/>
  </w:num>
  <w:num w:numId="13">
    <w:abstractNumId w:val="3"/>
  </w:num>
  <w:num w:numId="14">
    <w:abstractNumId w:val="12"/>
  </w:num>
  <w:num w:numId="15">
    <w:abstractNumId w:val="18"/>
  </w:num>
  <w:num w:numId="16">
    <w:abstractNumId w:val="16"/>
  </w:num>
  <w:num w:numId="17">
    <w:abstractNumId w:val="22"/>
  </w:num>
  <w:num w:numId="18">
    <w:abstractNumId w:val="9"/>
  </w:num>
  <w:num w:numId="19">
    <w:abstractNumId w:val="6"/>
  </w:num>
  <w:num w:numId="20">
    <w:abstractNumId w:val="13"/>
  </w:num>
  <w:num w:numId="21">
    <w:abstractNumId w:val="25"/>
  </w:num>
  <w:num w:numId="22">
    <w:abstractNumId w:val="17"/>
  </w:num>
  <w:num w:numId="23">
    <w:abstractNumId w:val="4"/>
  </w:num>
  <w:num w:numId="24">
    <w:abstractNumId w:val="10"/>
  </w:num>
  <w:num w:numId="25">
    <w:abstractNumId w:val="24"/>
  </w:num>
  <w:num w:numId="26">
    <w:abstractNumId w:val="20"/>
  </w:num>
  <w:num w:numId="2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nius">
    <w15:presenceInfo w15:providerId="None" w15:userId="gen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36325"/>
    <w:rsid w:val="00042D4D"/>
    <w:rsid w:val="0005688C"/>
    <w:rsid w:val="0006240D"/>
    <w:rsid w:val="00062AF9"/>
    <w:rsid w:val="00070BD2"/>
    <w:rsid w:val="00076E83"/>
    <w:rsid w:val="000878FC"/>
    <w:rsid w:val="000952D4"/>
    <w:rsid w:val="000972EB"/>
    <w:rsid w:val="000A1CBF"/>
    <w:rsid w:val="000A3FC9"/>
    <w:rsid w:val="000A7CEC"/>
    <w:rsid w:val="000B07D4"/>
    <w:rsid w:val="000B305D"/>
    <w:rsid w:val="000D0A26"/>
    <w:rsid w:val="000D3444"/>
    <w:rsid w:val="000D4776"/>
    <w:rsid w:val="000D6EB7"/>
    <w:rsid w:val="000E4431"/>
    <w:rsid w:val="000E583C"/>
    <w:rsid w:val="000E6612"/>
    <w:rsid w:val="000E6DFD"/>
    <w:rsid w:val="000F629F"/>
    <w:rsid w:val="001028A2"/>
    <w:rsid w:val="00102A7C"/>
    <w:rsid w:val="0011180F"/>
    <w:rsid w:val="00115B9B"/>
    <w:rsid w:val="00115CE3"/>
    <w:rsid w:val="00123679"/>
    <w:rsid w:val="00123F9F"/>
    <w:rsid w:val="001257AB"/>
    <w:rsid w:val="00131A7F"/>
    <w:rsid w:val="001321E5"/>
    <w:rsid w:val="0014036C"/>
    <w:rsid w:val="00151135"/>
    <w:rsid w:val="00176DE4"/>
    <w:rsid w:val="0019024D"/>
    <w:rsid w:val="001944C8"/>
    <w:rsid w:val="001974CC"/>
    <w:rsid w:val="001A4EDD"/>
    <w:rsid w:val="001A5905"/>
    <w:rsid w:val="001A6398"/>
    <w:rsid w:val="001B0604"/>
    <w:rsid w:val="001B715E"/>
    <w:rsid w:val="001B724D"/>
    <w:rsid w:val="001D63FA"/>
    <w:rsid w:val="001D740C"/>
    <w:rsid w:val="00200C7F"/>
    <w:rsid w:val="00205737"/>
    <w:rsid w:val="0020745B"/>
    <w:rsid w:val="00213C1D"/>
    <w:rsid w:val="00223092"/>
    <w:rsid w:val="00224863"/>
    <w:rsid w:val="002250D3"/>
    <w:rsid w:val="00227CBA"/>
    <w:rsid w:val="00233C3C"/>
    <w:rsid w:val="00237C83"/>
    <w:rsid w:val="00246582"/>
    <w:rsid w:val="00252A95"/>
    <w:rsid w:val="00254167"/>
    <w:rsid w:val="0025681D"/>
    <w:rsid w:val="002601F6"/>
    <w:rsid w:val="00275D9E"/>
    <w:rsid w:val="00275DB2"/>
    <w:rsid w:val="00283F61"/>
    <w:rsid w:val="00290545"/>
    <w:rsid w:val="00295536"/>
    <w:rsid w:val="002A0918"/>
    <w:rsid w:val="002A721C"/>
    <w:rsid w:val="002B4B50"/>
    <w:rsid w:val="002C4256"/>
    <w:rsid w:val="002E268E"/>
    <w:rsid w:val="002E6B10"/>
    <w:rsid w:val="002E78E2"/>
    <w:rsid w:val="002F08B9"/>
    <w:rsid w:val="00306816"/>
    <w:rsid w:val="00315BC5"/>
    <w:rsid w:val="00316171"/>
    <w:rsid w:val="003311BF"/>
    <w:rsid w:val="00334DE9"/>
    <w:rsid w:val="00335A13"/>
    <w:rsid w:val="00350605"/>
    <w:rsid w:val="00351FD0"/>
    <w:rsid w:val="003528DA"/>
    <w:rsid w:val="003543E8"/>
    <w:rsid w:val="003544DE"/>
    <w:rsid w:val="00354641"/>
    <w:rsid w:val="00356017"/>
    <w:rsid w:val="0038498E"/>
    <w:rsid w:val="0039196F"/>
    <w:rsid w:val="003970BF"/>
    <w:rsid w:val="003A0204"/>
    <w:rsid w:val="003A12A8"/>
    <w:rsid w:val="003B0963"/>
    <w:rsid w:val="003B3B58"/>
    <w:rsid w:val="003C2404"/>
    <w:rsid w:val="003C382B"/>
    <w:rsid w:val="003C68AC"/>
    <w:rsid w:val="003D3734"/>
    <w:rsid w:val="003D59DD"/>
    <w:rsid w:val="003F59B0"/>
    <w:rsid w:val="0040190C"/>
    <w:rsid w:val="00403AFE"/>
    <w:rsid w:val="00436DB6"/>
    <w:rsid w:val="00443A37"/>
    <w:rsid w:val="00465EE6"/>
    <w:rsid w:val="004932E8"/>
    <w:rsid w:val="0049728B"/>
    <w:rsid w:val="004B2EF0"/>
    <w:rsid w:val="004C69A2"/>
    <w:rsid w:val="004D329E"/>
    <w:rsid w:val="004E1704"/>
    <w:rsid w:val="004F01B6"/>
    <w:rsid w:val="004F165C"/>
    <w:rsid w:val="004F6D4E"/>
    <w:rsid w:val="004F6F1D"/>
    <w:rsid w:val="00504643"/>
    <w:rsid w:val="00504725"/>
    <w:rsid w:val="0050532A"/>
    <w:rsid w:val="0051079D"/>
    <w:rsid w:val="00511905"/>
    <w:rsid w:val="00523AD5"/>
    <w:rsid w:val="005251D8"/>
    <w:rsid w:val="005275D7"/>
    <w:rsid w:val="0053714A"/>
    <w:rsid w:val="00547369"/>
    <w:rsid w:val="00552B84"/>
    <w:rsid w:val="0055594C"/>
    <w:rsid w:val="00556C96"/>
    <w:rsid w:val="00563DEB"/>
    <w:rsid w:val="005706E4"/>
    <w:rsid w:val="00571144"/>
    <w:rsid w:val="00583811"/>
    <w:rsid w:val="00584373"/>
    <w:rsid w:val="00586B4A"/>
    <w:rsid w:val="00595100"/>
    <w:rsid w:val="00597736"/>
    <w:rsid w:val="005A75AE"/>
    <w:rsid w:val="005B63A2"/>
    <w:rsid w:val="005C183A"/>
    <w:rsid w:val="005C64C8"/>
    <w:rsid w:val="005D145E"/>
    <w:rsid w:val="005D2F34"/>
    <w:rsid w:val="005D472E"/>
    <w:rsid w:val="005E0B21"/>
    <w:rsid w:val="005E3A5F"/>
    <w:rsid w:val="005E4B57"/>
    <w:rsid w:val="005F7E38"/>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6354A"/>
    <w:rsid w:val="00666789"/>
    <w:rsid w:val="00674D2A"/>
    <w:rsid w:val="00680F18"/>
    <w:rsid w:val="0068692E"/>
    <w:rsid w:val="00686F44"/>
    <w:rsid w:val="00686FDF"/>
    <w:rsid w:val="006920D5"/>
    <w:rsid w:val="006B5D28"/>
    <w:rsid w:val="006C39E2"/>
    <w:rsid w:val="006D187C"/>
    <w:rsid w:val="006D333B"/>
    <w:rsid w:val="006D66AA"/>
    <w:rsid w:val="006E39B2"/>
    <w:rsid w:val="006E43D2"/>
    <w:rsid w:val="006E54E3"/>
    <w:rsid w:val="006F51C8"/>
    <w:rsid w:val="007049CC"/>
    <w:rsid w:val="0071090E"/>
    <w:rsid w:val="00711DB9"/>
    <w:rsid w:val="0071528F"/>
    <w:rsid w:val="00722099"/>
    <w:rsid w:val="0072477D"/>
    <w:rsid w:val="00726263"/>
    <w:rsid w:val="00742726"/>
    <w:rsid w:val="00751735"/>
    <w:rsid w:val="00751B39"/>
    <w:rsid w:val="00752E8E"/>
    <w:rsid w:val="007617D7"/>
    <w:rsid w:val="007645EC"/>
    <w:rsid w:val="007804FF"/>
    <w:rsid w:val="00792EEF"/>
    <w:rsid w:val="007A7A05"/>
    <w:rsid w:val="007B29A2"/>
    <w:rsid w:val="007C5245"/>
    <w:rsid w:val="007C5641"/>
    <w:rsid w:val="007D6BE6"/>
    <w:rsid w:val="007D7665"/>
    <w:rsid w:val="007E19EE"/>
    <w:rsid w:val="0080500D"/>
    <w:rsid w:val="00810684"/>
    <w:rsid w:val="00813D94"/>
    <w:rsid w:val="00814286"/>
    <w:rsid w:val="00816F06"/>
    <w:rsid w:val="0082116E"/>
    <w:rsid w:val="00825AC7"/>
    <w:rsid w:val="00831441"/>
    <w:rsid w:val="00832B58"/>
    <w:rsid w:val="00853639"/>
    <w:rsid w:val="00857391"/>
    <w:rsid w:val="008645C6"/>
    <w:rsid w:val="008664EC"/>
    <w:rsid w:val="0087260D"/>
    <w:rsid w:val="00873B02"/>
    <w:rsid w:val="00874FE3"/>
    <w:rsid w:val="00885306"/>
    <w:rsid w:val="00886859"/>
    <w:rsid w:val="008906DF"/>
    <w:rsid w:val="0089090F"/>
    <w:rsid w:val="00891BE5"/>
    <w:rsid w:val="00893982"/>
    <w:rsid w:val="00895D3F"/>
    <w:rsid w:val="00896B69"/>
    <w:rsid w:val="008A2A9E"/>
    <w:rsid w:val="008A52A9"/>
    <w:rsid w:val="008B01D5"/>
    <w:rsid w:val="008B79A4"/>
    <w:rsid w:val="008C46FA"/>
    <w:rsid w:val="008C6CD1"/>
    <w:rsid w:val="008D48C5"/>
    <w:rsid w:val="008D6952"/>
    <w:rsid w:val="008D7E53"/>
    <w:rsid w:val="008E4443"/>
    <w:rsid w:val="008F2C60"/>
    <w:rsid w:val="008F4A74"/>
    <w:rsid w:val="00913548"/>
    <w:rsid w:val="00913C15"/>
    <w:rsid w:val="009204A2"/>
    <w:rsid w:val="00921F0A"/>
    <w:rsid w:val="009569EE"/>
    <w:rsid w:val="00994EA5"/>
    <w:rsid w:val="0099554F"/>
    <w:rsid w:val="00995C86"/>
    <w:rsid w:val="009A27B1"/>
    <w:rsid w:val="009A38D5"/>
    <w:rsid w:val="009A5AB0"/>
    <w:rsid w:val="009B7174"/>
    <w:rsid w:val="009C0A0A"/>
    <w:rsid w:val="009C4D4A"/>
    <w:rsid w:val="009C5012"/>
    <w:rsid w:val="009C58F3"/>
    <w:rsid w:val="009C7CE0"/>
    <w:rsid w:val="009E5177"/>
    <w:rsid w:val="009F1214"/>
    <w:rsid w:val="00A05107"/>
    <w:rsid w:val="00A11419"/>
    <w:rsid w:val="00A171F0"/>
    <w:rsid w:val="00A265C0"/>
    <w:rsid w:val="00A26E16"/>
    <w:rsid w:val="00A31765"/>
    <w:rsid w:val="00A33279"/>
    <w:rsid w:val="00A34B42"/>
    <w:rsid w:val="00A55465"/>
    <w:rsid w:val="00A55824"/>
    <w:rsid w:val="00A6004E"/>
    <w:rsid w:val="00A60EC1"/>
    <w:rsid w:val="00A63386"/>
    <w:rsid w:val="00A6720D"/>
    <w:rsid w:val="00A675B4"/>
    <w:rsid w:val="00A74F23"/>
    <w:rsid w:val="00A832FC"/>
    <w:rsid w:val="00A8419E"/>
    <w:rsid w:val="00A908E3"/>
    <w:rsid w:val="00A91170"/>
    <w:rsid w:val="00AA14AD"/>
    <w:rsid w:val="00AA2C33"/>
    <w:rsid w:val="00AA4609"/>
    <w:rsid w:val="00AB6517"/>
    <w:rsid w:val="00AB76A6"/>
    <w:rsid w:val="00AD147A"/>
    <w:rsid w:val="00AD212D"/>
    <w:rsid w:val="00AD4DE9"/>
    <w:rsid w:val="00AD7C6B"/>
    <w:rsid w:val="00AE06D9"/>
    <w:rsid w:val="00AE58A2"/>
    <w:rsid w:val="00AE76B3"/>
    <w:rsid w:val="00AF1BAF"/>
    <w:rsid w:val="00AF1E8C"/>
    <w:rsid w:val="00AF4112"/>
    <w:rsid w:val="00B019B9"/>
    <w:rsid w:val="00B05D0C"/>
    <w:rsid w:val="00B10E6A"/>
    <w:rsid w:val="00B12EF9"/>
    <w:rsid w:val="00B14663"/>
    <w:rsid w:val="00B30683"/>
    <w:rsid w:val="00B34E09"/>
    <w:rsid w:val="00B419BB"/>
    <w:rsid w:val="00B45491"/>
    <w:rsid w:val="00B51C60"/>
    <w:rsid w:val="00B65183"/>
    <w:rsid w:val="00B73EE8"/>
    <w:rsid w:val="00B8432B"/>
    <w:rsid w:val="00B905CE"/>
    <w:rsid w:val="00B94000"/>
    <w:rsid w:val="00BA3D61"/>
    <w:rsid w:val="00BA612E"/>
    <w:rsid w:val="00BA6D9B"/>
    <w:rsid w:val="00BB7DA2"/>
    <w:rsid w:val="00BC42DE"/>
    <w:rsid w:val="00BC59F4"/>
    <w:rsid w:val="00BE5DA8"/>
    <w:rsid w:val="00BF68C4"/>
    <w:rsid w:val="00C123E6"/>
    <w:rsid w:val="00C16B24"/>
    <w:rsid w:val="00C16B97"/>
    <w:rsid w:val="00C2314A"/>
    <w:rsid w:val="00C23795"/>
    <w:rsid w:val="00C3788B"/>
    <w:rsid w:val="00C42675"/>
    <w:rsid w:val="00C444BD"/>
    <w:rsid w:val="00C44CCE"/>
    <w:rsid w:val="00C52FE6"/>
    <w:rsid w:val="00C53A69"/>
    <w:rsid w:val="00C630D7"/>
    <w:rsid w:val="00C90460"/>
    <w:rsid w:val="00C9077B"/>
    <w:rsid w:val="00C94BC8"/>
    <w:rsid w:val="00CA3720"/>
    <w:rsid w:val="00CA4B8B"/>
    <w:rsid w:val="00CB13B5"/>
    <w:rsid w:val="00CB3B13"/>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41CDF"/>
    <w:rsid w:val="00D4510B"/>
    <w:rsid w:val="00D47C83"/>
    <w:rsid w:val="00D501BB"/>
    <w:rsid w:val="00D535EE"/>
    <w:rsid w:val="00D602EF"/>
    <w:rsid w:val="00D627B0"/>
    <w:rsid w:val="00D62953"/>
    <w:rsid w:val="00D72A22"/>
    <w:rsid w:val="00D846BF"/>
    <w:rsid w:val="00D93F71"/>
    <w:rsid w:val="00DA79A9"/>
    <w:rsid w:val="00DB059D"/>
    <w:rsid w:val="00DB44A4"/>
    <w:rsid w:val="00DC6603"/>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62948"/>
    <w:rsid w:val="00E6760D"/>
    <w:rsid w:val="00E7183D"/>
    <w:rsid w:val="00E76774"/>
    <w:rsid w:val="00E9259E"/>
    <w:rsid w:val="00E93DC3"/>
    <w:rsid w:val="00E97D76"/>
    <w:rsid w:val="00EC5F4B"/>
    <w:rsid w:val="00ED52D8"/>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8396C"/>
    <w:rsid w:val="00F859D5"/>
    <w:rsid w:val="00F91F34"/>
    <w:rsid w:val="00FA4E5F"/>
    <w:rsid w:val="00FB7884"/>
    <w:rsid w:val="00FC3A91"/>
    <w:rsid w:val="00FC686B"/>
    <w:rsid w:val="00FC7D18"/>
    <w:rsid w:val="00FD4A75"/>
    <w:rsid w:val="00FD7A78"/>
    <w:rsid w:val="00FD7DEE"/>
    <w:rsid w:val="00FE3BED"/>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21" Type="http://schemas.openxmlformats.org/officeDocument/2006/relationships/image" Target="media/image3.emf"/><Relationship Id="rId42" Type="http://schemas.openxmlformats.org/officeDocument/2006/relationships/oleObject" Target="embeddings/oleObject13.bin"/><Relationship Id="rId47" Type="http://schemas.openxmlformats.org/officeDocument/2006/relationships/image" Target="media/image16.emf"/><Relationship Id="rId63" Type="http://schemas.openxmlformats.org/officeDocument/2006/relationships/footer" Target="footer14.xml"/><Relationship Id="rId68" Type="http://schemas.openxmlformats.org/officeDocument/2006/relationships/header" Target="header13.xml"/><Relationship Id="rId84" Type="http://schemas.openxmlformats.org/officeDocument/2006/relationships/footer" Target="footer25.xml"/><Relationship Id="rId89" Type="http://schemas.openxmlformats.org/officeDocument/2006/relationships/header" Target="header23.xm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image" Target="media/image7.emf"/><Relationship Id="rId107" Type="http://schemas.openxmlformats.org/officeDocument/2006/relationships/image" Target="media/image30.png"/><Relationship Id="rId11" Type="http://schemas.openxmlformats.org/officeDocument/2006/relationships/footer" Target="foot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1.emf"/><Relationship Id="rId40" Type="http://schemas.openxmlformats.org/officeDocument/2006/relationships/oleObject" Target="embeddings/oleObject12.bin"/><Relationship Id="rId45" Type="http://schemas.openxmlformats.org/officeDocument/2006/relationships/image" Target="media/image15.emf"/><Relationship Id="rId53" Type="http://schemas.openxmlformats.org/officeDocument/2006/relationships/header" Target="header5.xml"/><Relationship Id="rId58" Type="http://schemas.openxmlformats.org/officeDocument/2006/relationships/footer" Target="footer12.xml"/><Relationship Id="rId66" Type="http://schemas.openxmlformats.org/officeDocument/2006/relationships/footer" Target="footer16.xml"/><Relationship Id="rId74" Type="http://schemas.openxmlformats.org/officeDocument/2006/relationships/header" Target="header16.xml"/><Relationship Id="rId79" Type="http://schemas.openxmlformats.org/officeDocument/2006/relationships/header" Target="header18.xml"/><Relationship Id="rId87" Type="http://schemas.openxmlformats.org/officeDocument/2006/relationships/footer" Target="footer26.xml"/><Relationship Id="rId102" Type="http://schemas.openxmlformats.org/officeDocument/2006/relationships/image" Target="media/image25.png"/><Relationship Id="rId110"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header" Target="header9.xml"/><Relationship Id="rId82" Type="http://schemas.openxmlformats.org/officeDocument/2006/relationships/footer" Target="footer24.xml"/><Relationship Id="rId90" Type="http://schemas.openxmlformats.org/officeDocument/2006/relationships/footer" Target="footer28.xml"/><Relationship Id="rId95" Type="http://schemas.openxmlformats.org/officeDocument/2006/relationships/image" Target="media/image18.png"/><Relationship Id="rId19" Type="http://schemas.openxmlformats.org/officeDocument/2006/relationships/image" Target="media/image2.emf"/><Relationship Id="rId14" Type="http://schemas.openxmlformats.org/officeDocument/2006/relationships/header" Target="header1.xml"/><Relationship Id="rId22" Type="http://schemas.openxmlformats.org/officeDocument/2006/relationships/oleObject" Target="embeddings/oleObject3.bin"/><Relationship Id="rId27" Type="http://schemas.openxmlformats.org/officeDocument/2006/relationships/image" Target="media/image6.emf"/><Relationship Id="rId30" Type="http://schemas.openxmlformats.org/officeDocument/2006/relationships/oleObject" Target="embeddings/oleObject7.bin"/><Relationship Id="rId35" Type="http://schemas.openxmlformats.org/officeDocument/2006/relationships/image" Target="media/image10.emf"/><Relationship Id="rId43" Type="http://schemas.openxmlformats.org/officeDocument/2006/relationships/image" Target="media/image14.emf"/><Relationship Id="rId48" Type="http://schemas.openxmlformats.org/officeDocument/2006/relationships/oleObject" Target="embeddings/oleObject16.bin"/><Relationship Id="rId56" Type="http://schemas.openxmlformats.org/officeDocument/2006/relationships/header" Target="header7.xml"/><Relationship Id="rId64" Type="http://schemas.openxmlformats.org/officeDocument/2006/relationships/footer" Target="footer15.xml"/><Relationship Id="rId69" Type="http://schemas.openxmlformats.org/officeDocument/2006/relationships/footer" Target="footer17.xml"/><Relationship Id="rId77" Type="http://schemas.openxmlformats.org/officeDocument/2006/relationships/header" Target="header17.xml"/><Relationship Id="rId100" Type="http://schemas.openxmlformats.org/officeDocument/2006/relationships/image" Target="media/image23.png"/><Relationship Id="rId105" Type="http://schemas.openxmlformats.org/officeDocument/2006/relationships/image" Target="media/image28.png"/><Relationship Id="rId113" Type="http://schemas.microsoft.com/office/2011/relationships/people" Target="people.xml"/><Relationship Id="rId8" Type="http://schemas.openxmlformats.org/officeDocument/2006/relationships/image" Target="media/image1.wmf"/><Relationship Id="rId51" Type="http://schemas.openxmlformats.org/officeDocument/2006/relationships/footer" Target="footer8.xml"/><Relationship Id="rId72" Type="http://schemas.openxmlformats.org/officeDocument/2006/relationships/footer" Target="footer19.xml"/><Relationship Id="rId80" Type="http://schemas.openxmlformats.org/officeDocument/2006/relationships/header" Target="header19.xml"/><Relationship Id="rId85" Type="http://schemas.openxmlformats.org/officeDocument/2006/relationships/header" Target="header21.xml"/><Relationship Id="rId93" Type="http://schemas.openxmlformats.org/officeDocument/2006/relationships/comments" Target="comments.xml"/><Relationship Id="rId98"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header" Target="header8.xml"/><Relationship Id="rId67" Type="http://schemas.openxmlformats.org/officeDocument/2006/relationships/header" Target="header12.xml"/><Relationship Id="rId103" Type="http://schemas.openxmlformats.org/officeDocument/2006/relationships/image" Target="media/image26.png"/><Relationship Id="rId108" Type="http://schemas.openxmlformats.org/officeDocument/2006/relationships/image" Target="media/image31.png"/><Relationship Id="rId20" Type="http://schemas.openxmlformats.org/officeDocument/2006/relationships/oleObject" Target="embeddings/oleObject2.bin"/><Relationship Id="rId41" Type="http://schemas.openxmlformats.org/officeDocument/2006/relationships/image" Target="media/image13.emf"/><Relationship Id="rId54" Type="http://schemas.openxmlformats.org/officeDocument/2006/relationships/footer" Target="footer10.xml"/><Relationship Id="rId62" Type="http://schemas.openxmlformats.org/officeDocument/2006/relationships/header" Target="header10.xml"/><Relationship Id="rId70" Type="http://schemas.openxmlformats.org/officeDocument/2006/relationships/footer" Target="footer18.xml"/><Relationship Id="rId75" Type="http://schemas.openxmlformats.org/officeDocument/2006/relationships/footer" Target="footer20.xml"/><Relationship Id="rId83" Type="http://schemas.openxmlformats.org/officeDocument/2006/relationships/header" Target="header20.xml"/><Relationship Id="rId88" Type="http://schemas.openxmlformats.org/officeDocument/2006/relationships/footer" Target="footer27.xml"/><Relationship Id="rId91" Type="http://schemas.openxmlformats.org/officeDocument/2006/relationships/hyperlink" Target="http://smartcity.wg.ugm.ac.id/webapp/smartfarm/index.php" TargetMode="External"/><Relationship Id="rId96" Type="http://schemas.openxmlformats.org/officeDocument/2006/relationships/image" Target="media/image19.png"/><Relationship Id="rId111" Type="http://schemas.openxmlformats.org/officeDocument/2006/relationships/footer" Target="foot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5.xml"/><Relationship Id="rId23" Type="http://schemas.openxmlformats.org/officeDocument/2006/relationships/image" Target="media/image4.e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header" Target="header3.xml"/><Relationship Id="rId57" Type="http://schemas.openxmlformats.org/officeDocument/2006/relationships/footer" Target="footer11.xml"/><Relationship Id="rId106" Type="http://schemas.openxmlformats.org/officeDocument/2006/relationships/image" Target="media/image29.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8.emf"/><Relationship Id="rId44" Type="http://schemas.openxmlformats.org/officeDocument/2006/relationships/oleObject" Target="embeddings/oleObject14.bin"/><Relationship Id="rId52" Type="http://schemas.openxmlformats.org/officeDocument/2006/relationships/footer" Target="footer9.xml"/><Relationship Id="rId60" Type="http://schemas.openxmlformats.org/officeDocument/2006/relationships/footer" Target="footer13.xml"/><Relationship Id="rId65" Type="http://schemas.openxmlformats.org/officeDocument/2006/relationships/header" Target="header11.xml"/><Relationship Id="rId73" Type="http://schemas.openxmlformats.org/officeDocument/2006/relationships/header" Target="header15.xml"/><Relationship Id="rId78" Type="http://schemas.openxmlformats.org/officeDocument/2006/relationships/footer" Target="footer22.xml"/><Relationship Id="rId81" Type="http://schemas.openxmlformats.org/officeDocument/2006/relationships/footer" Target="footer23.xml"/><Relationship Id="rId86" Type="http://schemas.openxmlformats.org/officeDocument/2006/relationships/header" Target="header22.xml"/><Relationship Id="rId94" Type="http://schemas.microsoft.com/office/2011/relationships/commentsExtended" Target="commentsExtended.xml"/><Relationship Id="rId99" Type="http://schemas.openxmlformats.org/officeDocument/2006/relationships/image" Target="media/image22.png"/><Relationship Id="rId10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2.emf"/><Relationship Id="rId109" Type="http://schemas.openxmlformats.org/officeDocument/2006/relationships/image" Target="media/image32.png"/><Relationship Id="rId34" Type="http://schemas.openxmlformats.org/officeDocument/2006/relationships/oleObject" Target="embeddings/oleObject9.bin"/><Relationship Id="rId50" Type="http://schemas.openxmlformats.org/officeDocument/2006/relationships/header" Target="header4.xml"/><Relationship Id="rId55" Type="http://schemas.openxmlformats.org/officeDocument/2006/relationships/header" Target="header6.xml"/><Relationship Id="rId76" Type="http://schemas.openxmlformats.org/officeDocument/2006/relationships/footer" Target="footer21.xml"/><Relationship Id="rId97" Type="http://schemas.openxmlformats.org/officeDocument/2006/relationships/image" Target="media/image20.png"/><Relationship Id="rId104" Type="http://schemas.openxmlformats.org/officeDocument/2006/relationships/image" Target="media/image27.png"/><Relationship Id="rId7" Type="http://schemas.openxmlformats.org/officeDocument/2006/relationships/endnotes" Target="endnotes.xml"/><Relationship Id="rId71" Type="http://schemas.openxmlformats.org/officeDocument/2006/relationships/header" Target="header14.xml"/><Relationship Id="rId9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3D05A-9AD1-4863-89E3-A04D4B342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1</TotalTime>
  <Pages>63</Pages>
  <Words>22318</Words>
  <Characters>127217</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70</cp:revision>
  <cp:lastPrinted>2017-05-09T00:03:00Z</cp:lastPrinted>
  <dcterms:created xsi:type="dcterms:W3CDTF">2016-11-08T03:06:00Z</dcterms:created>
  <dcterms:modified xsi:type="dcterms:W3CDTF">2017-05-1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